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7FC5AD03" w14:textId="77777777" w:rsidR="00D85329" w:rsidRPr="001F6849" w:rsidRDefault="00D85329" w:rsidP="00D85329">
      <w:pPr>
        <w:spacing w:after="0" w:line="240" w:lineRule="auto"/>
        <w:jc w:val="center"/>
        <w:rPr>
          <w:rFonts w:eastAsia="Times New Roman" w:cs="Times New Roman"/>
          <w:b/>
          <w:bCs/>
          <w:sz w:val="28"/>
          <w:szCs w:val="28"/>
          <w:lang w:eastAsia="cs-CZ"/>
        </w:rPr>
      </w:pPr>
      <w:r w:rsidRPr="001F6849">
        <w:rPr>
          <w:rFonts w:eastAsia="Times New Roman" w:cs="Times New Roman"/>
          <w:b/>
          <w:bCs/>
          <w:sz w:val="28"/>
          <w:szCs w:val="28"/>
          <w:lang w:eastAsia="cs-CZ"/>
        </w:rPr>
        <w:t>Zásady pro vypracování:</w:t>
      </w:r>
    </w:p>
    <w:p w14:paraId="49D58C50" w14:textId="77777777" w:rsidR="00530769" w:rsidRPr="001F6849" w:rsidRDefault="00530769" w:rsidP="00530769">
      <w:pPr>
        <w:pStyle w:val="Normlnprvnodsazen"/>
      </w:pP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Sterba</w:t>
      </w:r>
      <w:proofErr w:type="spellEnd"/>
      <w:r w:rsidRPr="001F6849">
        <w:rPr>
          <w:highlight w:val="yellow"/>
        </w:rPr>
        <w:t xml:space="preserve">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7D4709CC"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 xml:space="preserve">(Žára, Beneš, </w:t>
      </w:r>
      <w:proofErr w:type="spellStart"/>
      <w:r w:rsidR="000949FB" w:rsidRPr="001F6849">
        <w:rPr>
          <w:rFonts w:cs="Times New Roman"/>
          <w:szCs w:val="24"/>
        </w:rPr>
        <w:t>Felkel</w:t>
      </w:r>
      <w:proofErr w:type="spellEnd"/>
      <w:r w:rsidR="000949FB" w:rsidRPr="001F6849">
        <w:rPr>
          <w:rFonts w:cs="Times New Roman"/>
          <w:szCs w:val="24"/>
        </w:rPr>
        <w:t xml:space="preserve"> 2005; </w:t>
      </w:r>
      <w:proofErr w:type="spellStart"/>
      <w:r w:rsidR="000949FB" w:rsidRPr="001F6849">
        <w:rPr>
          <w:rFonts w:cs="Times New Roman"/>
          <w:szCs w:val="24"/>
        </w:rPr>
        <w:t>Marschner</w:t>
      </w:r>
      <w:proofErr w:type="spellEnd"/>
      <w:r w:rsidR="000949FB" w:rsidRPr="001F6849">
        <w:rPr>
          <w:rFonts w:cs="Times New Roman"/>
          <w:szCs w:val="24"/>
        </w:rPr>
        <w:t xml:space="preserve">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9F7D92" w:rsidRPr="001F684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83RcISFH/J7DElxc3","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w:t>
      </w:r>
      <w:proofErr w:type="spellStart"/>
      <w:r w:rsidR="00ED0766" w:rsidRPr="001F6849">
        <w:t>Bolstad</w:t>
      </w:r>
      <w:proofErr w:type="spellEnd"/>
      <w:r w:rsidR="00ED0766" w:rsidRPr="001F6849">
        <w:t xml:space="preserve"> 2019; </w:t>
      </w:r>
      <w:proofErr w:type="spellStart"/>
      <w:r w:rsidR="00ED0766" w:rsidRPr="001F6849">
        <w:t>Kresse</w:t>
      </w:r>
      <w:proofErr w:type="spellEnd"/>
      <w:r w:rsidR="00ED0766" w:rsidRPr="001F6849">
        <w:t xml:space="preserve">, Danko 2012; </w:t>
      </w:r>
      <w:proofErr w:type="spellStart"/>
      <w:r w:rsidR="00ED0766" w:rsidRPr="001F6849">
        <w:t>Longley</w:t>
      </w:r>
      <w:proofErr w:type="spellEnd"/>
      <w:r w:rsidR="00ED0766" w:rsidRPr="001F6849">
        <w:t xml:space="preserve">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w:t>
      </w:r>
      <w:proofErr w:type="spellStart"/>
      <w:r w:rsidR="00B60F35" w:rsidRPr="001F6849">
        <w:rPr>
          <w:rFonts w:cs="Times New Roman"/>
          <w:szCs w:val="24"/>
        </w:rPr>
        <w:t>Dykes</w:t>
      </w:r>
      <w:proofErr w:type="spellEnd"/>
      <w:r w:rsidR="00B60F35" w:rsidRPr="001F6849">
        <w:rPr>
          <w:rFonts w:cs="Times New Roman"/>
          <w:szCs w:val="24"/>
        </w:rPr>
        <w:t xml:space="preserve">, </w:t>
      </w:r>
      <w:proofErr w:type="spellStart"/>
      <w:r w:rsidR="00B60F35" w:rsidRPr="001F6849">
        <w:rPr>
          <w:rFonts w:cs="Times New Roman"/>
          <w:szCs w:val="24"/>
        </w:rPr>
        <w:t>MacEachren</w:t>
      </w:r>
      <w:proofErr w:type="spellEnd"/>
      <w:r w:rsidR="00B60F35" w:rsidRPr="001F6849">
        <w:rPr>
          <w:rFonts w:cs="Times New Roman"/>
          <w:szCs w:val="24"/>
        </w:rPr>
        <w:t xml:space="preserve">, </w:t>
      </w:r>
      <w:proofErr w:type="spellStart"/>
      <w:r w:rsidR="00B60F35" w:rsidRPr="001F6849">
        <w:rPr>
          <w:rFonts w:cs="Times New Roman"/>
          <w:szCs w:val="24"/>
        </w:rPr>
        <w:t>Kraak</w:t>
      </w:r>
      <w:proofErr w:type="spellEnd"/>
      <w:r w:rsidR="00B60F35" w:rsidRPr="001F6849">
        <w:rPr>
          <w:rFonts w:cs="Times New Roman"/>
          <w:szCs w:val="24"/>
        </w:rPr>
        <w:t xml:space="preserve">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w:t>
      </w:r>
      <w:proofErr w:type="spellStart"/>
      <w:r w:rsidR="003A4332" w:rsidRPr="001F6849">
        <w:t>Dorman</w:t>
      </w:r>
      <w:proofErr w:type="spellEnd"/>
      <w:r w:rsidR="003A4332" w:rsidRPr="001F6849">
        <w:t xml:space="preserve">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w:t>
      </w:r>
      <w:proofErr w:type="spellStart"/>
      <w:r w:rsidR="004278FB" w:rsidRPr="001F6849">
        <w:t>Milgram</w:t>
      </w:r>
      <w:proofErr w:type="spellEnd"/>
      <w:r w:rsidR="004278FB" w:rsidRPr="001F6849">
        <w:t xml:space="preserve">, </w:t>
      </w:r>
      <w:proofErr w:type="spellStart"/>
      <w:r w:rsidR="004278FB" w:rsidRPr="001F6849">
        <w:t>Kishino</w:t>
      </w:r>
      <w:proofErr w:type="spellEnd"/>
      <w:r w:rsidR="004278FB" w:rsidRPr="001F6849">
        <w:t xml:space="preserve"> 1994; </w:t>
      </w:r>
      <w:proofErr w:type="spellStart"/>
      <w:r w:rsidR="004278FB" w:rsidRPr="001F6849">
        <w:t>LaValle</w:t>
      </w:r>
      <w:proofErr w:type="spellEnd"/>
      <w:r w:rsidR="004278FB" w:rsidRPr="001F6849">
        <w:t xml:space="preserve"> 2020; </w:t>
      </w:r>
      <w:proofErr w:type="spellStart"/>
      <w:r w:rsidR="004278FB" w:rsidRPr="001F6849">
        <w:t>Sherman</w:t>
      </w:r>
      <w:proofErr w:type="spellEnd"/>
      <w:r w:rsidR="004278FB" w:rsidRPr="001F6849">
        <w:t xml:space="preserve">, Craig 2019; </w:t>
      </w:r>
      <w:proofErr w:type="spellStart"/>
      <w:r w:rsidR="004278FB" w:rsidRPr="001F6849">
        <w:t>Mazuryk</w:t>
      </w:r>
      <w:proofErr w:type="spellEnd"/>
      <w:r w:rsidR="004278FB" w:rsidRPr="001F6849">
        <w:t xml:space="preserve">, </w:t>
      </w:r>
      <w:proofErr w:type="spellStart"/>
      <w:r w:rsidR="004278FB" w:rsidRPr="001F6849">
        <w:t>Gervautz</w:t>
      </w:r>
      <w:proofErr w:type="spellEnd"/>
      <w:r w:rsidR="004278FB" w:rsidRPr="001F6849">
        <w:t xml:space="preserve">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w:t>
      </w:r>
      <w:proofErr w:type="spellStart"/>
      <w:r w:rsidR="00AC2D8B" w:rsidRPr="001F6849">
        <w:rPr>
          <w:rFonts w:cs="Times New Roman"/>
          <w:szCs w:val="24"/>
        </w:rPr>
        <w:t>Stachon</w:t>
      </w:r>
      <w:proofErr w:type="spellEnd"/>
      <w:r w:rsidR="00AC2D8B" w:rsidRPr="001F6849">
        <w:rPr>
          <w:rFonts w:cs="Times New Roman"/>
          <w:szCs w:val="24"/>
        </w:rPr>
        <w:t xml:space="preserve">, </w:t>
      </w:r>
      <w:proofErr w:type="spellStart"/>
      <w:r w:rsidR="00AC2D8B" w:rsidRPr="001F6849">
        <w:rPr>
          <w:rFonts w:cs="Times New Roman"/>
          <w:szCs w:val="24"/>
        </w:rPr>
        <w:t>Kubicek</w:t>
      </w:r>
      <w:proofErr w:type="spellEnd"/>
      <w:r w:rsidR="00AC2D8B" w:rsidRPr="001F6849">
        <w:rPr>
          <w:rFonts w:cs="Times New Roman"/>
          <w:szCs w:val="24"/>
        </w:rPr>
        <w:t xml:space="preserve">, Herman 2020; </w:t>
      </w:r>
      <w:proofErr w:type="spellStart"/>
      <w:r w:rsidR="00AC2D8B" w:rsidRPr="001F6849">
        <w:rPr>
          <w:rFonts w:cs="Times New Roman"/>
          <w:szCs w:val="24"/>
        </w:rPr>
        <w:t>Çöltekin</w:t>
      </w:r>
      <w:proofErr w:type="spellEnd"/>
      <w:r w:rsidR="00AC2D8B" w:rsidRPr="001F6849">
        <w:rPr>
          <w:rFonts w:cs="Times New Roman"/>
          <w:szCs w:val="24"/>
        </w:rPr>
        <w:t xml:space="preserve"> et al. 2020b; </w:t>
      </w:r>
      <w:proofErr w:type="spellStart"/>
      <w:r w:rsidR="00AC2D8B" w:rsidRPr="001F6849">
        <w:rPr>
          <w:rFonts w:cs="Times New Roman"/>
          <w:szCs w:val="24"/>
        </w:rPr>
        <w:t>Batty</w:t>
      </w:r>
      <w:proofErr w:type="spellEnd"/>
      <w:r w:rsidR="00AC2D8B" w:rsidRPr="001F6849">
        <w:rPr>
          <w:rFonts w:cs="Times New Roman"/>
          <w:szCs w:val="24"/>
        </w:rPr>
        <w:t xml:space="preserve"> 1997; Lin, </w:t>
      </w:r>
      <w:proofErr w:type="spellStart"/>
      <w:r w:rsidR="00AC2D8B" w:rsidRPr="001F6849">
        <w:rPr>
          <w:rFonts w:cs="Times New Roman"/>
          <w:szCs w:val="24"/>
        </w:rPr>
        <w:t>Batty</w:t>
      </w:r>
      <w:proofErr w:type="spellEnd"/>
      <w:r w:rsidR="00AC2D8B" w:rsidRPr="001F6849">
        <w:rPr>
          <w:rFonts w:cs="Times New Roman"/>
          <w:szCs w:val="24"/>
        </w:rPr>
        <w:t xml:space="preserve"> 2011; </w:t>
      </w:r>
      <w:proofErr w:type="spellStart"/>
      <w:r w:rsidR="00AC2D8B" w:rsidRPr="001F6849">
        <w:rPr>
          <w:rFonts w:cs="Times New Roman"/>
          <w:szCs w:val="24"/>
        </w:rPr>
        <w:t>MacEachren</w:t>
      </w:r>
      <w:proofErr w:type="spellEnd"/>
      <w:r w:rsidR="00AC2D8B" w:rsidRPr="001F6849">
        <w:rPr>
          <w:rFonts w:cs="Times New Roman"/>
          <w:szCs w:val="24"/>
        </w:rPr>
        <w:t xml:space="preserve"> et al. 1999; </w:t>
      </w:r>
      <w:proofErr w:type="spellStart"/>
      <w:r w:rsidR="00AC2D8B" w:rsidRPr="001F6849">
        <w:rPr>
          <w:rFonts w:cs="Times New Roman"/>
          <w:szCs w:val="24"/>
        </w:rPr>
        <w:t>Blokdyk</w:t>
      </w:r>
      <w:proofErr w:type="spellEnd"/>
      <w:r w:rsidR="00AC2D8B" w:rsidRPr="001F6849">
        <w:rPr>
          <w:rFonts w:cs="Times New Roman"/>
          <w:szCs w:val="24"/>
        </w:rPr>
        <w:t xml:space="preserve">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w:t>
      </w:r>
      <w:proofErr w:type="spellStart"/>
      <w:r w:rsidR="008D4F69" w:rsidRPr="001F6849">
        <w:t>Keil</w:t>
      </w:r>
      <w:proofErr w:type="spellEnd"/>
      <w:r w:rsidR="008D4F69" w:rsidRPr="001F6849">
        <w:t xml:space="preserve">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w:t>
      </w:r>
      <w:proofErr w:type="spellStart"/>
      <w:r w:rsidR="000022AF" w:rsidRPr="001F6849">
        <w:t>Rahman</w:t>
      </w:r>
      <w:proofErr w:type="spellEnd"/>
      <w:r w:rsidR="000022AF" w:rsidRPr="001F6849">
        <w:t xml:space="preserve">, </w:t>
      </w:r>
      <w:proofErr w:type="spellStart"/>
      <w:r w:rsidR="000022AF" w:rsidRPr="001F6849">
        <w:t>Pilouk</w:t>
      </w:r>
      <w:proofErr w:type="spellEnd"/>
      <w:r w:rsidR="000022AF" w:rsidRPr="001F6849">
        <w:t xml:space="preserve">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w:t>
      </w:r>
      <w:proofErr w:type="spellStart"/>
      <w:r w:rsidR="00747000" w:rsidRPr="001F6849">
        <w:t>Halik</w:t>
      </w:r>
      <w:proofErr w:type="spellEnd"/>
      <w:r w:rsidR="00747000" w:rsidRPr="001F6849">
        <w:t xml:space="preserve">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w:t>
      </w:r>
      <w:proofErr w:type="spellStart"/>
      <w:r w:rsidR="00992828" w:rsidRPr="001F6849">
        <w:t>Zhao</w:t>
      </w:r>
      <w:proofErr w:type="spellEnd"/>
      <w:r w:rsidR="00992828" w:rsidRPr="001F6849">
        <w:t xml:space="preserve"> et al. 2019; </w:t>
      </w:r>
      <w:proofErr w:type="spellStart"/>
      <w:r w:rsidR="00992828" w:rsidRPr="001F6849">
        <w:t>Laksono</w:t>
      </w:r>
      <w:proofErr w:type="spellEnd"/>
      <w:r w:rsidR="00992828" w:rsidRPr="001F6849">
        <w:t xml:space="preserve">, </w:t>
      </w:r>
      <w:proofErr w:type="spellStart"/>
      <w:r w:rsidR="00992828" w:rsidRPr="001F6849">
        <w:t>Aditya</w:t>
      </w:r>
      <w:proofErr w:type="spellEnd"/>
      <w:r w:rsidR="00992828" w:rsidRPr="001F6849">
        <w:t xml:space="preserve"> 2019; Herman 2011; 2014; </w:t>
      </w:r>
      <w:proofErr w:type="spellStart"/>
      <w:r w:rsidR="00992828" w:rsidRPr="001F6849">
        <w:t>Buyuksalih</w:t>
      </w:r>
      <w:proofErr w:type="spellEnd"/>
      <w:r w:rsidR="00992828" w:rsidRPr="001F6849">
        <w:t xml:space="preserve"> et al. 2017; </w:t>
      </w:r>
      <w:proofErr w:type="spellStart"/>
      <w:r w:rsidR="00992828" w:rsidRPr="001F6849">
        <w:t>Keil</w:t>
      </w:r>
      <w:proofErr w:type="spellEnd"/>
      <w:r w:rsidR="00992828" w:rsidRPr="001F6849">
        <w:t xml:space="preserve">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w:t>
      </w:r>
      <w:proofErr w:type="spellStart"/>
      <w:r w:rsidR="00B93299" w:rsidRPr="001F6849">
        <w:t>Pegg</w:t>
      </w:r>
      <w:proofErr w:type="spellEnd"/>
      <w:r w:rsidR="00B93299" w:rsidRPr="001F6849">
        <w:t xml:space="preserve">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w:t>
      </w:r>
      <w:proofErr w:type="spellStart"/>
      <w:r w:rsidR="0064029B" w:rsidRPr="001F6849">
        <w:t>Maclntyre</w:t>
      </w:r>
      <w:proofErr w:type="spellEnd"/>
      <w:r w:rsidR="0064029B" w:rsidRPr="001F6849">
        <w:t>,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w:t>
      </w:r>
      <w:proofErr w:type="spellStart"/>
      <w:r w:rsidR="00E2062E" w:rsidRPr="001F6849">
        <w:t>Baruah</w:t>
      </w:r>
      <w:proofErr w:type="spellEnd"/>
      <w:r w:rsidR="00E2062E" w:rsidRPr="001F6849">
        <w:t xml:space="preserve">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w:t>
      </w:r>
      <w:proofErr w:type="spellStart"/>
      <w:r w:rsidR="004F5876" w:rsidRPr="001F6849">
        <w:t>Butcher</w:t>
      </w:r>
      <w:proofErr w:type="spellEnd"/>
      <w:r w:rsidR="004F5876" w:rsidRPr="001F6849">
        <w:t xml:space="preserve">, John, </w:t>
      </w:r>
      <w:proofErr w:type="spellStart"/>
      <w:r w:rsidR="004F5876" w:rsidRPr="001F6849">
        <w:t>Ritsos</w:t>
      </w:r>
      <w:proofErr w:type="spellEnd"/>
      <w:r w:rsidR="004F5876" w:rsidRPr="001F6849">
        <w:t xml:space="preserve">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 xml:space="preserve">(Lee, </w:t>
      </w:r>
      <w:proofErr w:type="spellStart"/>
      <w:r w:rsidR="00B9144D" w:rsidRPr="001F6849">
        <w:rPr>
          <w:rFonts w:cs="Times New Roman"/>
          <w:szCs w:val="24"/>
        </w:rPr>
        <w:t>Yoo</w:t>
      </w:r>
      <w:proofErr w:type="spellEnd"/>
      <w:r w:rsidR="00B9144D" w:rsidRPr="001F6849">
        <w:rPr>
          <w:rFonts w:cs="Times New Roman"/>
          <w:szCs w:val="24"/>
        </w:rPr>
        <w:t xml:space="preserve">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w:t>
      </w:r>
      <w:proofErr w:type="spellStart"/>
      <w:r w:rsidR="0064029B" w:rsidRPr="001F6849">
        <w:t>Sermet</w:t>
      </w:r>
      <w:proofErr w:type="spellEnd"/>
      <w:r w:rsidR="0064029B" w:rsidRPr="001F6849">
        <w:t xml:space="preserve">, </w:t>
      </w:r>
      <w:proofErr w:type="spellStart"/>
      <w:r w:rsidR="0064029B" w:rsidRPr="001F6849">
        <w:t>Demir</w:t>
      </w:r>
      <w:proofErr w:type="spellEnd"/>
      <w:r w:rsidR="0064029B" w:rsidRPr="001F6849">
        <w:t xml:space="preserve">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xml:space="preserve">, </w:t>
      </w:r>
      <w:proofErr w:type="spellStart"/>
      <w:r w:rsidR="00DF109F" w:rsidRPr="001F6849">
        <w:rPr>
          <w:rFonts w:cs="Times New Roman"/>
          <w:szCs w:val="24"/>
        </w:rPr>
        <w:t>Stachoň</w:t>
      </w:r>
      <w:proofErr w:type="spellEnd"/>
      <w:r w:rsidR="00DF109F" w:rsidRPr="001F6849">
        <w:rPr>
          <w:rFonts w:cs="Times New Roman"/>
          <w:szCs w:val="24"/>
        </w:rPr>
        <w:t xml:space="preserve">, </w:t>
      </w:r>
      <w:proofErr w:type="spellStart"/>
      <w:r w:rsidR="00DF109F" w:rsidRPr="001F6849">
        <w:rPr>
          <w:rFonts w:cs="Times New Roman"/>
          <w:szCs w:val="24"/>
        </w:rPr>
        <w:t>Kubicek</w:t>
      </w:r>
      <w:proofErr w:type="spellEnd"/>
      <w:r w:rsidR="00DF109F" w:rsidRPr="001F6849">
        <w:rPr>
          <w:rFonts w:cs="Times New Roman"/>
          <w:szCs w:val="24"/>
        </w:rPr>
        <w:t xml:space="preserve"> 2021; </w:t>
      </w:r>
      <w:proofErr w:type="spellStart"/>
      <w:r w:rsidR="00DF109F" w:rsidRPr="001F6849">
        <w:rPr>
          <w:rFonts w:cs="Times New Roman"/>
          <w:szCs w:val="24"/>
        </w:rPr>
        <w:t>Laksono</w:t>
      </w:r>
      <w:proofErr w:type="spellEnd"/>
      <w:r w:rsidR="00DF109F" w:rsidRPr="001F6849">
        <w:rPr>
          <w:rFonts w:cs="Times New Roman"/>
          <w:szCs w:val="24"/>
        </w:rPr>
        <w:t xml:space="preserve">, </w:t>
      </w:r>
      <w:proofErr w:type="spellStart"/>
      <w:r w:rsidR="00DF109F" w:rsidRPr="001F6849">
        <w:rPr>
          <w:rFonts w:cs="Times New Roman"/>
          <w:szCs w:val="24"/>
        </w:rPr>
        <w:t>Aditya</w:t>
      </w:r>
      <w:proofErr w:type="spellEnd"/>
      <w:r w:rsidR="00DF109F" w:rsidRPr="001F6849">
        <w:rPr>
          <w:rFonts w:cs="Times New Roman"/>
          <w:szCs w:val="24"/>
        </w:rPr>
        <w:t xml:space="preserve"> 2019; </w:t>
      </w:r>
      <w:proofErr w:type="spellStart"/>
      <w:r w:rsidR="00DF109F" w:rsidRPr="001F6849">
        <w:rPr>
          <w:rFonts w:cs="Times New Roman"/>
          <w:szCs w:val="24"/>
        </w:rPr>
        <w:t>Keil</w:t>
      </w:r>
      <w:proofErr w:type="spellEnd"/>
      <w:r w:rsidR="00DF109F" w:rsidRPr="001F6849">
        <w:rPr>
          <w:rFonts w:cs="Times New Roman"/>
          <w:szCs w:val="24"/>
        </w:rPr>
        <w:t xml:space="preserve">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w:t>
      </w:r>
      <w:proofErr w:type="spellStart"/>
      <w:r w:rsidR="00CF2502" w:rsidRPr="001F6849">
        <w:t>Julin</w:t>
      </w:r>
      <w:proofErr w:type="spellEnd"/>
      <w:r w:rsidR="00CF2502" w:rsidRPr="001F6849">
        <w:t xml:space="preserve">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w:t>
      </w:r>
      <w:proofErr w:type="spellStart"/>
      <w:r w:rsidR="00D96F27" w:rsidRPr="001F6849">
        <w:t>Cirulis</w:t>
      </w:r>
      <w:proofErr w:type="spellEnd"/>
      <w:r w:rsidR="00D96F27" w:rsidRPr="001F6849">
        <w:t xml:space="preserve">, </w:t>
      </w:r>
      <w:proofErr w:type="spellStart"/>
      <w:r w:rsidR="00D96F27" w:rsidRPr="001F6849">
        <w:t>Brigmanis</w:t>
      </w:r>
      <w:proofErr w:type="spellEnd"/>
      <w:r w:rsidR="00D96F27" w:rsidRPr="001F6849">
        <w:t xml:space="preserve">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w:t>
      </w:r>
      <w:proofErr w:type="spellStart"/>
      <w:r w:rsidR="004D50E3" w:rsidRPr="001F6849">
        <w:rPr>
          <w:rFonts w:cs="Times New Roman"/>
          <w:szCs w:val="24"/>
        </w:rPr>
        <w:t>Gautier</w:t>
      </w:r>
      <w:proofErr w:type="spellEnd"/>
      <w:r w:rsidR="004D50E3" w:rsidRPr="001F6849">
        <w:rPr>
          <w:rFonts w:cs="Times New Roman"/>
          <w:szCs w:val="24"/>
        </w:rPr>
        <w:t xml:space="preserve">, Christophe, </w:t>
      </w:r>
      <w:proofErr w:type="spellStart"/>
      <w:r w:rsidR="004D50E3" w:rsidRPr="001F6849">
        <w:rPr>
          <w:rFonts w:cs="Times New Roman"/>
          <w:szCs w:val="24"/>
        </w:rPr>
        <w:t>Brédif</w:t>
      </w:r>
      <w:proofErr w:type="spellEnd"/>
      <w:r w:rsidR="004D50E3" w:rsidRPr="001F6849">
        <w:rPr>
          <w:rFonts w:cs="Times New Roman"/>
          <w:szCs w:val="24"/>
        </w:rPr>
        <w:t xml:space="preserve"> 2020; </w:t>
      </w:r>
      <w:proofErr w:type="spellStart"/>
      <w:r w:rsidR="004D50E3" w:rsidRPr="001F6849">
        <w:rPr>
          <w:rFonts w:cs="Times New Roman"/>
          <w:szCs w:val="24"/>
        </w:rPr>
        <w:t>Gautier</w:t>
      </w:r>
      <w:proofErr w:type="spellEnd"/>
      <w:r w:rsidR="004D50E3" w:rsidRPr="001F6849">
        <w:rPr>
          <w:rFonts w:cs="Times New Roman"/>
          <w:szCs w:val="24"/>
        </w:rPr>
        <w:t xml:space="preserve">, </w:t>
      </w:r>
      <w:proofErr w:type="spellStart"/>
      <w:r w:rsidR="004D50E3" w:rsidRPr="001F6849">
        <w:rPr>
          <w:rFonts w:cs="Times New Roman"/>
          <w:szCs w:val="24"/>
        </w:rPr>
        <w:t>Brédif</w:t>
      </w:r>
      <w:proofErr w:type="spellEnd"/>
      <w:r w:rsidR="004D50E3" w:rsidRPr="001F6849">
        <w:rPr>
          <w:rFonts w:cs="Times New Roman"/>
          <w:szCs w:val="24"/>
        </w:rPr>
        <w:t>,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w:t>
      </w:r>
      <w:proofErr w:type="spellStart"/>
      <w:r w:rsidR="00CF2502" w:rsidRPr="001F6849">
        <w:t>Rafiee</w:t>
      </w:r>
      <w:proofErr w:type="spellEnd"/>
      <w:r w:rsidR="00CF2502" w:rsidRPr="001F6849">
        <w:t xml:space="preserv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w:t>
      </w:r>
      <w:proofErr w:type="spellStart"/>
      <w:r w:rsidR="000558F0" w:rsidRPr="001F6849">
        <w:t>Judge</w:t>
      </w:r>
      <w:proofErr w:type="spellEnd"/>
      <w:r w:rsidR="000558F0" w:rsidRPr="001F6849">
        <w:t xml:space="preserve">, </w:t>
      </w:r>
      <w:proofErr w:type="spellStart"/>
      <w:r w:rsidR="000558F0" w:rsidRPr="001F6849">
        <w:t>Harrie</w:t>
      </w:r>
      <w:proofErr w:type="spellEnd"/>
      <w:r w:rsidR="000558F0" w:rsidRPr="001F6849">
        <w:t xml:space="preserv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w:t>
      </w:r>
      <w:proofErr w:type="spellStart"/>
      <w:r w:rsidR="006B05E9" w:rsidRPr="001F6849">
        <w:t>Mazzei</w:t>
      </w:r>
      <w:proofErr w:type="spellEnd"/>
      <w:r w:rsidR="006B05E9" w:rsidRPr="001F6849">
        <w:t xml:space="preserve">, </w:t>
      </w:r>
      <w:proofErr w:type="spellStart"/>
      <w:r w:rsidR="006B05E9" w:rsidRPr="001F6849">
        <w:t>Quaroni</w:t>
      </w:r>
      <w:proofErr w:type="spellEnd"/>
      <w:r w:rsidR="006B05E9" w:rsidRPr="001F6849">
        <w:t xml:space="preserve">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w:t>
      </w:r>
      <w:proofErr w:type="spellStart"/>
      <w:r w:rsidR="002E5F3C" w:rsidRPr="001F6849">
        <w:t>Judge</w:t>
      </w:r>
      <w:proofErr w:type="spellEnd"/>
      <w:r w:rsidR="002E5F3C" w:rsidRPr="001F6849">
        <w:t xml:space="preserve">, </w:t>
      </w:r>
      <w:proofErr w:type="spellStart"/>
      <w:r w:rsidR="002E5F3C" w:rsidRPr="001F6849">
        <w:t>Harrie</w:t>
      </w:r>
      <w:proofErr w:type="spellEnd"/>
      <w:r w:rsidR="002E5F3C" w:rsidRPr="001F6849">
        <w:t xml:space="preserve"> 2020; </w:t>
      </w:r>
      <w:proofErr w:type="spellStart"/>
      <w:r w:rsidR="002E5F3C" w:rsidRPr="001F6849">
        <w:t>Onyimbi</w:t>
      </w:r>
      <w:proofErr w:type="spellEnd"/>
      <w:r w:rsidR="002E5F3C" w:rsidRPr="001F6849">
        <w:t xml:space="preserve">, </w:t>
      </w:r>
      <w:proofErr w:type="spellStart"/>
      <w:r w:rsidR="002E5F3C" w:rsidRPr="001F6849">
        <w:t>Koeva</w:t>
      </w:r>
      <w:proofErr w:type="spellEnd"/>
      <w:r w:rsidR="002E5F3C" w:rsidRPr="001F6849">
        <w:t xml:space="preserve">, </w:t>
      </w:r>
      <w:proofErr w:type="spellStart"/>
      <w:r w:rsidR="002E5F3C" w:rsidRPr="001F6849">
        <w:t>Flacke</w:t>
      </w:r>
      <w:proofErr w:type="spellEnd"/>
      <w:r w:rsidR="002E5F3C" w:rsidRPr="001F6849">
        <w:t xml:space="preserve"> 2018; </w:t>
      </w:r>
      <w:proofErr w:type="spellStart"/>
      <w:r w:rsidR="002E5F3C" w:rsidRPr="001F6849">
        <w:t>Rzeszewski</w:t>
      </w:r>
      <w:proofErr w:type="spellEnd"/>
      <w:r w:rsidR="002E5F3C" w:rsidRPr="001F6849">
        <w:t xml:space="preserve">, </w:t>
      </w:r>
      <w:proofErr w:type="spellStart"/>
      <w:r w:rsidR="002E5F3C" w:rsidRPr="001F6849">
        <w:t>Orylski</w:t>
      </w:r>
      <w:proofErr w:type="spellEnd"/>
      <w:r w:rsidR="002E5F3C" w:rsidRPr="001F6849">
        <w:t xml:space="preserve">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w:t>
      </w:r>
      <w:proofErr w:type="spellStart"/>
      <w:r w:rsidR="00271086" w:rsidRPr="001F6849">
        <w:t>Bernardes</w:t>
      </w:r>
      <w:proofErr w:type="spellEnd"/>
      <w:r w:rsidR="00271086" w:rsidRPr="001F6849">
        <w:t xml:space="preserve">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w:t>
      </w:r>
      <w:proofErr w:type="spellStart"/>
      <w:r w:rsidRPr="001F6849">
        <w:rPr>
          <w:rFonts w:cs="Times New Roman"/>
          <w:szCs w:val="24"/>
        </w:rPr>
        <w:t>Peňák</w:t>
      </w:r>
      <w:proofErr w:type="spellEnd"/>
      <w:r w:rsidRPr="001F6849">
        <w:rPr>
          <w:rFonts w:cs="Times New Roman"/>
          <w:szCs w:val="24"/>
        </w:rPr>
        <w:t xml:space="preserve">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w:t>
      </w:r>
      <w:proofErr w:type="spellStart"/>
      <w:r w:rsidR="004278FB" w:rsidRPr="001F6849">
        <w:t>LaValle</w:t>
      </w:r>
      <w:proofErr w:type="spellEnd"/>
      <w:r w:rsidR="004278FB" w:rsidRPr="001F6849">
        <w:t xml:space="preserv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w:t>
      </w:r>
      <w:proofErr w:type="spellStart"/>
      <w:r w:rsidR="002C061B" w:rsidRPr="001F6849">
        <w:t>MacEachren</w:t>
      </w:r>
      <w:proofErr w:type="spellEnd"/>
      <w:r w:rsidR="002C061B" w:rsidRPr="001F6849">
        <w:t xml:space="preserve">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w:t>
      </w:r>
      <w:proofErr w:type="spellStart"/>
      <w:r w:rsidR="00D747AA" w:rsidRPr="001F6849">
        <w:t>Stachon</w:t>
      </w:r>
      <w:proofErr w:type="spellEnd"/>
      <w:r w:rsidR="00D747AA" w:rsidRPr="001F6849">
        <w:t xml:space="preserve">, </w:t>
      </w:r>
      <w:proofErr w:type="spellStart"/>
      <w:r w:rsidR="00D747AA" w:rsidRPr="001F6849">
        <w:t>Kubicek</w:t>
      </w:r>
      <w:proofErr w:type="spellEnd"/>
      <w:r w:rsidR="00D747AA" w:rsidRPr="001F6849">
        <w:t>, Herman 2020)</w:t>
      </w:r>
      <w:r w:rsidR="00D747AA" w:rsidRPr="001F6849">
        <w:fldChar w:fldCharType="end"/>
      </w:r>
      <w:r w:rsidR="00D747AA" w:rsidRPr="001F6849">
        <w:t>.</w:t>
      </w:r>
    </w:p>
    <w:p w14:paraId="0DBB450C" w14:textId="42A1A363" w:rsidR="00A450C9" w:rsidRPr="001F6849" w:rsidRDefault="00D36A82" w:rsidP="001F1455">
      <w:pPr>
        <w:pStyle w:val="Normlnprvnodsazen"/>
      </w:pPr>
      <w:commentRangeStart w:id="38"/>
      <w:commentRangeStart w:id="39"/>
      <w:commentRangeStart w:id="40"/>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w:t>
      </w:r>
      <w:proofErr w:type="spellStart"/>
      <w:r w:rsidR="00C22B58" w:rsidRPr="001F6849">
        <w:t>Milgram</w:t>
      </w:r>
      <w:proofErr w:type="spellEnd"/>
      <w:r w:rsidR="00C22B58" w:rsidRPr="001F6849">
        <w:t xml:space="preserve">, </w:t>
      </w:r>
      <w:proofErr w:type="spellStart"/>
      <w:r w:rsidR="00C22B58" w:rsidRPr="001F6849">
        <w:t>Kishino</w:t>
      </w:r>
      <w:proofErr w:type="spellEnd"/>
      <w:r w:rsidR="00C22B58" w:rsidRPr="001F6849">
        <w:t xml:space="preserve">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w:t>
      </w:r>
      <w:proofErr w:type="spellStart"/>
      <w:r w:rsidR="00574ABF" w:rsidRPr="001F6849">
        <w:rPr>
          <w:rFonts w:cs="Times New Roman"/>
          <w:szCs w:val="24"/>
        </w:rPr>
        <w:t>Çöltekin</w:t>
      </w:r>
      <w:proofErr w:type="spellEnd"/>
      <w:r w:rsidR="00574ABF" w:rsidRPr="001F6849">
        <w:rPr>
          <w:rFonts w:cs="Times New Roman"/>
          <w:szCs w:val="24"/>
        </w:rPr>
        <w:t xml:space="preserve"> et al. 2020b)</w:t>
      </w:r>
      <w:r w:rsidR="00574ABF" w:rsidRPr="001F6849">
        <w:fldChar w:fldCharType="end"/>
      </w:r>
      <w:r w:rsidR="00353294" w:rsidRPr="001F6849">
        <w:t xml:space="preserve">. </w:t>
      </w: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VGE. Při tvorbě virtuální reality však klade více důraz na termín </w:t>
      </w:r>
      <w:proofErr w:type="spellStart"/>
      <w:r w:rsidRPr="001F6849">
        <w:rPr>
          <w:i/>
          <w:iCs/>
        </w:rPr>
        <w:t>perception</w:t>
      </w:r>
      <w:proofErr w:type="spellEnd"/>
      <w:r w:rsidRPr="001F6849">
        <w:rPr>
          <w:i/>
          <w:iCs/>
        </w:rPr>
        <w:t xml:space="preserve"> </w:t>
      </w:r>
      <w:proofErr w:type="spellStart"/>
      <w:r w:rsidRPr="001F6849">
        <w:rPr>
          <w:i/>
          <w:iCs/>
        </w:rPr>
        <w:t>engeneering</w:t>
      </w:r>
      <w:proofErr w:type="spellEnd"/>
      <w:r w:rsidRPr="001F6849">
        <w:t xml:space="preserve">, tedy na korektní tvorbu samotného zážitku, více nežli na tvorbu virtuálního prostředí. </w:t>
      </w:r>
      <w:commentRangeEnd w:id="38"/>
      <w:r w:rsidR="00FB781A" w:rsidRPr="001F6849">
        <w:rPr>
          <w:rStyle w:val="CommentReference"/>
          <w:lang w:eastAsia="en-US"/>
        </w:rPr>
        <w:commentReference w:id="38"/>
      </w:r>
      <w:commentRangeEnd w:id="39"/>
      <w:r w:rsidR="00BC59E7" w:rsidRPr="001F6849">
        <w:rPr>
          <w:rStyle w:val="CommentReference"/>
          <w:lang w:eastAsia="en-US"/>
        </w:rPr>
        <w:commentReference w:id="39"/>
      </w:r>
      <w:commentRangeEnd w:id="40"/>
      <w:r w:rsidR="009F7D92" w:rsidRPr="001F6849">
        <w:rPr>
          <w:rStyle w:val="CommentReference"/>
          <w:lang w:eastAsia="en-US"/>
        </w:rPr>
        <w:commentReference w:id="40"/>
      </w:r>
      <w:ins w:id="41" w:author="Jan Horák" w:date="2023-06-15T11:27:00Z">
        <w:r w:rsidR="00A450C9" w:rsidRPr="001F6849">
          <w:t xml:space="preserve">Dalším z pohledů na definování VR je dělení na základě míry imerze. </w:t>
        </w:r>
      </w:ins>
      <w:ins w:id="42" w:author="Jan Horák" w:date="2023-06-15T11:40:00Z">
        <w:r w:rsidR="00A422F4" w:rsidRPr="001F6849">
          <w:t>Míra</w:t>
        </w:r>
      </w:ins>
      <w:ins w:id="43" w:author="Jan Horák" w:date="2023-06-15T11:41:00Z">
        <w:r w:rsidR="00A422F4" w:rsidRPr="001F6849">
          <w:t xml:space="preserve"> imerze </w:t>
        </w:r>
      </w:ins>
      <w:ins w:id="44" w:author="Jan Horák" w:date="2023-06-15T11:42:00Z">
        <w:r w:rsidR="00A422F4" w:rsidRPr="001F6849">
          <w:t xml:space="preserve">je určována především </w:t>
        </w:r>
      </w:ins>
      <w:ins w:id="45" w:author="Jan Horák" w:date="2023-06-15T11:46:00Z">
        <w:r w:rsidR="00BC59E7" w:rsidRPr="001F6849">
          <w:t>úrovní,</w:t>
        </w:r>
      </w:ins>
      <w:ins w:id="46" w:author="Jan Horák" w:date="2023-06-15T11:42:00Z">
        <w:r w:rsidR="00A422F4" w:rsidRPr="001F6849">
          <w:t xml:space="preserve"> do jaké umožňuje hardware a software </w:t>
        </w:r>
      </w:ins>
      <w:ins w:id="47" w:author="Jan Horák" w:date="2023-06-15T11:43:00Z">
        <w:r w:rsidR="00A422F4" w:rsidRPr="001F6849">
          <w:t>naplnit tvorbu virtuálního prostředí, interaktivit</w:t>
        </w:r>
      </w:ins>
      <w:ins w:id="48" w:author="Jan Horák" w:date="2023-06-15T11:47:00Z">
        <w:r w:rsidR="00BC59E7" w:rsidRPr="001F6849">
          <w:t>u</w:t>
        </w:r>
      </w:ins>
      <w:ins w:id="49" w:author="Jan Horák" w:date="2023-06-15T11:43:00Z">
        <w:r w:rsidR="00A422F4" w:rsidRPr="001F6849">
          <w:t xml:space="preserve"> informační intenzity atd. </w:t>
        </w:r>
      </w:ins>
      <w:r w:rsidR="001F1455" w:rsidRPr="001F6849">
        <w:t xml:space="preserve">Míra imerze tedy závisí na </w:t>
      </w:r>
      <w:r w:rsidR="003400F1" w:rsidRPr="001F6849">
        <w:t>tom,</w:t>
      </w:r>
      <w:r w:rsidR="001F1455" w:rsidRPr="001F6849">
        <w:t xml:space="preserve"> jaké smysly jsou ovlivněny virtuální realitou. </w:t>
      </w:r>
      <w:ins w:id="50" w:author="Jan Horák" w:date="2023-06-15T11:44:00Z">
        <w:r w:rsidR="00A422F4" w:rsidRPr="001F6849">
          <w:t>Tato schopnost je primárně ovlivňována kompetencí hardwaru tudíž je možné jej dělit dle použitých zobrazovací</w:t>
        </w:r>
      </w:ins>
      <w:ins w:id="51" w:author="Jan Horák" w:date="2023-06-15T11:45:00Z">
        <w:r w:rsidR="00A422F4" w:rsidRPr="001F6849">
          <w:t>ch</w:t>
        </w:r>
      </w:ins>
      <w:ins w:id="52" w:author="Jan Horák" w:date="2023-06-15T11:44:00Z">
        <w:r w:rsidR="00A422F4" w:rsidRPr="001F6849">
          <w:t xml:space="preserve"> zařízení</w:t>
        </w:r>
      </w:ins>
      <w:r w:rsidR="001F1455" w:rsidRPr="001F6849">
        <w:t xml:space="preserve"> (vizuální, zvykové, haptické)</w:t>
      </w:r>
      <w:ins w:id="53" w:author="Jan Horák" w:date="2023-06-15T11:45:00Z">
        <w:r w:rsidR="00A422F4" w:rsidRPr="001F6849">
          <w:t>. Terminologie následně obsahuje tedy termíny jakožto mobile VR</w:t>
        </w:r>
        <w:r w:rsidR="00BC59E7" w:rsidRPr="001F6849">
          <w:t xml:space="preserve">, desktop VR a HMD – </w:t>
        </w:r>
        <w:proofErr w:type="spellStart"/>
        <w:r w:rsidR="00BC59E7" w:rsidRPr="001F6849">
          <w:t>immersive</w:t>
        </w:r>
        <w:proofErr w:type="spellEnd"/>
        <w:r w:rsidR="00BC59E7" w:rsidRPr="001F6849">
          <w:t xml:space="preserve"> VR</w:t>
        </w:r>
      </w:ins>
      <w:ins w:id="54" w:author="Jan Horák" w:date="2023-06-15T11:46:00Z">
        <w:r w:rsidR="00BC59E7" w:rsidRPr="001F6849">
          <w:t xml:space="preserve"> (</w:t>
        </w:r>
        <w:r w:rsidR="00BC59E7" w:rsidRPr="001F6849">
          <w:rPr>
            <w:highlight w:val="yellow"/>
            <w:rPrChange w:id="55" w:author="Jan Horák" w:date="2023-06-15T11:46:00Z">
              <w:rPr>
                <w:lang w:val="en-US"/>
              </w:rPr>
            </w:rPrChange>
          </w:rPr>
          <w:t>viz. kap. Zobrazovací zařízení</w:t>
        </w:r>
        <w:r w:rsidR="00BC59E7" w:rsidRPr="001F6849">
          <w:t>)</w:t>
        </w:r>
      </w:ins>
      <w:r w:rsidR="006A3876" w:rsidRPr="001F6849">
        <w:t xml:space="preserve">. </w:t>
      </w:r>
    </w:p>
    <w:p w14:paraId="31731D87" w14:textId="4326A6E2" w:rsidR="007B2588" w:rsidRPr="001F6849" w:rsidRDefault="00C22B58" w:rsidP="00E230EE">
      <w:pPr>
        <w:pStyle w:val="Normlnprvnodsazen"/>
      </w:pPr>
      <w:r w:rsidRPr="001F6849">
        <w:t xml:space="preserve">Z hlediska této práce </w:t>
      </w:r>
      <w:r w:rsidR="006A3876" w:rsidRPr="001F6849">
        <w:t xml:space="preserve">se </w:t>
      </w:r>
      <w:r w:rsidRPr="001F6849">
        <w:t>bud</w:t>
      </w:r>
      <w:r w:rsidR="006A3876" w:rsidRPr="001F6849">
        <w:t>e termín virtuální reality</w:t>
      </w:r>
      <w:r w:rsidRPr="001F6849">
        <w:t xml:space="preserve"> </w:t>
      </w:r>
      <w:r w:rsidR="006A3876" w:rsidRPr="001F6849">
        <w:t xml:space="preserve">nejvíce blížit termínu </w:t>
      </w:r>
      <w:r w:rsidRPr="001F6849">
        <w:t xml:space="preserve">virtuálních prostředí, popř. virtuálních geografických prostředí </w:t>
      </w:r>
      <w:r w:rsidRPr="001F6849">
        <w:rPr>
          <w:highlight w:val="yellow"/>
        </w:rPr>
        <w:t xml:space="preserve">(viz. </w:t>
      </w:r>
      <w:r w:rsidR="00413905" w:rsidRPr="001F6849">
        <w:rPr>
          <w:highlight w:val="yellow"/>
        </w:rPr>
        <w:t>kap. X</w:t>
      </w:r>
      <w:r w:rsidRPr="001F6849">
        <w:rPr>
          <w:highlight w:val="yellow"/>
        </w:rPr>
        <w:t>),</w:t>
      </w:r>
      <w:r w:rsidRPr="001F6849">
        <w:t xml:space="preserve"> jelikož zaměřením této práce je vizualizace reálných dat v rámci virtuálních prostředích.</w:t>
      </w:r>
      <w:r w:rsidR="006F4E43" w:rsidRPr="001F6849">
        <w:t xml:space="preserve"> </w:t>
      </w:r>
      <w:r w:rsidRPr="001F6849">
        <w:t xml:space="preserve">Z technologického hlediska pak bude využíván i termín XR, ale to více ve smyslu konkrétní technologie např. </w:t>
      </w:r>
      <w:proofErr w:type="spellStart"/>
      <w:r w:rsidRPr="001F6849">
        <w:t>WebXR</w:t>
      </w:r>
      <w:proofErr w:type="spellEnd"/>
      <w:r w:rsidRPr="001F6849">
        <w:t xml:space="preserve"> API </w:t>
      </w:r>
      <w:r w:rsidRPr="001F6849">
        <w:rPr>
          <w:highlight w:val="yellow"/>
        </w:rPr>
        <w:t xml:space="preserve">(viz. </w:t>
      </w:r>
      <w:r w:rsidR="00413905" w:rsidRPr="001F6849">
        <w:rPr>
          <w:highlight w:val="yellow"/>
        </w:rPr>
        <w:t>kap. X</w:t>
      </w:r>
      <w:r w:rsidRPr="001F6849">
        <w:rPr>
          <w:highlight w:val="yellow"/>
        </w:rPr>
        <w:t>)</w:t>
      </w:r>
      <w:r w:rsidR="00E2742B" w:rsidRPr="001F6849">
        <w:t>, nežli ve smyslu zahrnutí termínu MR a AR.</w:t>
      </w:r>
    </w:p>
    <w:p w14:paraId="612FF0AC" w14:textId="485C559D" w:rsidR="008E2259" w:rsidRPr="001F6849" w:rsidRDefault="006A3876" w:rsidP="002656D4">
      <w:pPr>
        <w:pStyle w:val="Heading2"/>
        <w:rPr>
          <w:lang w:val="cs-CZ"/>
        </w:rPr>
      </w:pPr>
      <w:r w:rsidRPr="001F6849">
        <w:rPr>
          <w:lang w:val="cs-CZ"/>
        </w:rPr>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w:t>
      </w:r>
      <w:proofErr w:type="spellStart"/>
      <w:r w:rsidRPr="001F6849">
        <w:t>Sherman</w:t>
      </w:r>
      <w:proofErr w:type="spellEnd"/>
      <w:r w:rsidRPr="001F6849">
        <w:t>,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 xml:space="preserve">(Kubíček, </w:t>
      </w:r>
      <w:proofErr w:type="spellStart"/>
      <w:r w:rsidR="001052AF" w:rsidRPr="001F6849">
        <w:rPr>
          <w:rFonts w:cs="Times New Roman"/>
          <w:szCs w:val="24"/>
        </w:rPr>
        <w:t>Stachoň</w:t>
      </w:r>
      <w:proofErr w:type="spellEnd"/>
      <w:r w:rsidR="001052AF" w:rsidRPr="001F6849">
        <w:rPr>
          <w:rFonts w:cs="Times New Roman"/>
          <w:szCs w:val="24"/>
        </w:rPr>
        <w:t xml:space="preserve">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 xml:space="preserve">(Kubíček, </w:t>
      </w:r>
      <w:proofErr w:type="spellStart"/>
      <w:r w:rsidR="00351E30" w:rsidRPr="001F6849">
        <w:rPr>
          <w:rFonts w:cs="Times New Roman"/>
          <w:szCs w:val="24"/>
        </w:rPr>
        <w:t>Stachoň</w:t>
      </w:r>
      <w:proofErr w:type="spellEnd"/>
      <w:r w:rsidR="00351E30" w:rsidRPr="001F6849">
        <w:rPr>
          <w:rFonts w:cs="Times New Roman"/>
          <w:szCs w:val="24"/>
        </w:rPr>
        <w:t xml:space="preserve">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w:t>
      </w:r>
      <w:r w:rsidR="00351E30" w:rsidRPr="001F6849">
        <w:lastRenderedPageBreak/>
        <w:t xml:space="preserve">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w:t>
      </w:r>
      <w:proofErr w:type="spellStart"/>
      <w:r w:rsidR="00351E30" w:rsidRPr="001F6849">
        <w:t>Sherman</w:t>
      </w:r>
      <w:proofErr w:type="spellEnd"/>
      <w:r w:rsidR="00351E30" w:rsidRPr="001F6849">
        <w:t>,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 xml:space="preserve">(vytvořeno podle: </w:t>
      </w:r>
      <w:proofErr w:type="spellStart"/>
      <w:r w:rsidRPr="001F6849">
        <w:rPr>
          <w:rFonts w:cs="Times New Roman"/>
          <w:szCs w:val="24"/>
        </w:rPr>
        <w:t>Sherman</w:t>
      </w:r>
      <w:proofErr w:type="spellEnd"/>
      <w:r w:rsidRPr="001F6849">
        <w:rPr>
          <w:rFonts w:cs="Times New Roman"/>
          <w:szCs w:val="24"/>
        </w:rPr>
        <w:t>,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w:t>
      </w:r>
      <w:proofErr w:type="spellStart"/>
      <w:r w:rsidR="0023580C" w:rsidRPr="001F6849">
        <w:t>Slocum</w:t>
      </w:r>
      <w:proofErr w:type="spellEnd"/>
      <w:r w:rsidR="0023580C" w:rsidRPr="001F6849">
        <w:t xml:space="preserve"> 2014; </w:t>
      </w:r>
      <w:proofErr w:type="spellStart"/>
      <w:r w:rsidR="0023580C" w:rsidRPr="001F6849">
        <w:t>MacEachren</w:t>
      </w:r>
      <w:proofErr w:type="spellEnd"/>
      <w:r w:rsidR="0023580C" w:rsidRPr="001F6849">
        <w:t xml:space="preserve"> 2004)</w:t>
      </w:r>
      <w:r w:rsidRPr="001F6849">
        <w:fldChar w:fldCharType="end"/>
      </w:r>
      <w:r w:rsidR="0023580C" w:rsidRPr="001F6849">
        <w:t>.</w:t>
      </w:r>
    </w:p>
    <w:p w14:paraId="15FED9E9" w14:textId="5A6BB174" w:rsidR="009774FA" w:rsidRPr="001F6849"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 xml:space="preserve">(Kubíček, </w:t>
      </w:r>
      <w:proofErr w:type="spellStart"/>
      <w:r w:rsidRPr="001F6849">
        <w:rPr>
          <w:rFonts w:cs="Times New Roman"/>
          <w:szCs w:val="24"/>
        </w:rPr>
        <w:t>Stachoň</w:t>
      </w:r>
      <w:proofErr w:type="spellEnd"/>
      <w:r w:rsidRPr="001F6849">
        <w:rPr>
          <w:rFonts w:cs="Times New Roman"/>
          <w:szCs w:val="24"/>
        </w:rPr>
        <w:t xml:space="preserve">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w:t>
      </w:r>
      <w:proofErr w:type="spellStart"/>
      <w:r w:rsidR="00B51927" w:rsidRPr="001F6849">
        <w:t>MacEachren</w:t>
      </w:r>
      <w:proofErr w:type="spellEnd"/>
      <w:r w:rsidR="00B51927" w:rsidRPr="001F6849">
        <w:t>,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7FF0C74" w14:textId="77777777" w:rsidR="001F1455" w:rsidRPr="001F6849" w:rsidRDefault="001F1455" w:rsidP="001F1455">
      <w:pPr>
        <w:pStyle w:val="Heading3"/>
      </w:pPr>
      <w:r w:rsidRPr="001F6849">
        <w:t xml:space="preserve">Digital </w:t>
      </w:r>
      <w:proofErr w:type="spellStart"/>
      <w:r w:rsidRPr="001F6849">
        <w:t>Earth</w:t>
      </w:r>
      <w:proofErr w:type="spellEnd"/>
      <w:r w:rsidRPr="001F6849">
        <w:t xml:space="preserve">, </w:t>
      </w:r>
      <w:commentRangeStart w:id="56"/>
      <w:r w:rsidRPr="001F6849">
        <w:t xml:space="preserve">VGE, </w:t>
      </w:r>
      <w:proofErr w:type="spellStart"/>
      <w:r w:rsidRPr="001F6849">
        <w:t>Metaverse</w:t>
      </w:r>
      <w:proofErr w:type="spellEnd"/>
      <w:r w:rsidRPr="001F6849">
        <w:t xml:space="preserve">, </w:t>
      </w:r>
      <w:commentRangeEnd w:id="56"/>
      <w:r w:rsidRPr="001F6849">
        <w:rPr>
          <w:rStyle w:val="CommentReference"/>
          <w:rFonts w:eastAsiaTheme="minorHAnsi" w:cstheme="minorBidi"/>
          <w:b w:val="0"/>
          <w:color w:val="auto"/>
        </w:rPr>
        <w:commentReference w:id="56"/>
      </w:r>
    </w:p>
    <w:p w14:paraId="3468FE65" w14:textId="3579114F" w:rsidR="001F1455" w:rsidRPr="001F6849" w:rsidRDefault="008D1D5F" w:rsidP="008D1D5F">
      <w:pPr>
        <w:pStyle w:val="Malnadpis"/>
      </w:pPr>
      <w:proofErr w:type="spellStart"/>
      <w:r w:rsidRPr="001F6849">
        <w:t>Metaverse</w:t>
      </w:r>
      <w:proofErr w:type="spellEnd"/>
    </w:p>
    <w:p w14:paraId="2714887E" w14:textId="5B97065D" w:rsidR="008D1D5F" w:rsidRPr="001F6849" w:rsidRDefault="008D1D5F" w:rsidP="008D1D5F">
      <w:pPr>
        <w:pStyle w:val="Malnadpis"/>
      </w:pPr>
    </w:p>
    <w:p w14:paraId="4C9745A1" w14:textId="5D03A0FC" w:rsidR="003061F0" w:rsidRPr="001F6849" w:rsidRDefault="009774FA" w:rsidP="002656D4">
      <w:pPr>
        <w:pStyle w:val="Heading2"/>
        <w:rPr>
          <w:lang w:val="cs-CZ"/>
        </w:rPr>
      </w:pPr>
      <w:r w:rsidRPr="001F6849">
        <w:rPr>
          <w:lang w:val="cs-CZ"/>
        </w:rPr>
        <w:t>Systém virtuální reality</w:t>
      </w:r>
      <w:del w:id="57" w:author="Jan Horák" w:date="2023-06-15T11:49:00Z">
        <w:r w:rsidR="00952B19" w:rsidRPr="001F6849" w:rsidDel="00BC59E7">
          <w:rPr>
            <w:lang w:val="cs-CZ"/>
          </w:rPr>
          <w:delText xml:space="preserve"> – </w:delText>
        </w:r>
        <w:r w:rsidR="00952B19" w:rsidRPr="001F6849" w:rsidDel="00BC59E7">
          <w:rPr>
            <w:highlight w:val="yellow"/>
            <w:lang w:val="cs-CZ"/>
          </w:rPr>
          <w:delText xml:space="preserve">#TODO – </w:delText>
        </w:r>
        <w:r w:rsidR="00901C02" w:rsidRPr="001F6849" w:rsidDel="00BC59E7">
          <w:rPr>
            <w:highlight w:val="yellow"/>
            <w:lang w:val="cs-CZ"/>
          </w:rPr>
          <w:delText>nějak to lépe shrnout</w:delText>
        </w:r>
      </w:del>
    </w:p>
    <w:p w14:paraId="5CADC407" w14:textId="729B49B7" w:rsidR="00BA1BB7" w:rsidRPr="001F6849" w:rsidRDefault="00413905" w:rsidP="00BA1BB7">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8" w:author="Jan Horák" w:date="2023-06-15T11:49:00Z">
        <w:r w:rsidR="007854CF" w:rsidRPr="001F6849" w:rsidDel="00BC59E7">
          <w:delText>Virutální</w:delText>
        </w:r>
      </w:del>
      <w:ins w:id="59" w:author="Jan Horák" w:date="2023-06-15T11:49:00Z">
        <w:r w:rsidR="00BC59E7" w:rsidRPr="001F6849">
          <w:t>Virtuální</w:t>
        </w:r>
      </w:ins>
      <w:r w:rsidR="007854CF" w:rsidRPr="001F6849">
        <w:t xml:space="preserve"> svět, </w:t>
      </w:r>
      <w:del w:id="60" w:author="Jan Horák" w:date="2023-06-15T11:49:00Z">
        <w:r w:rsidR="007854CF" w:rsidRPr="001F6849" w:rsidDel="00BC59E7">
          <w:delText>Účastník</w:delText>
        </w:r>
      </w:del>
      <w:proofErr w:type="spellStart"/>
      <w:ins w:id="61"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62" w:author="Jan Horák" w:date="2023-06-15T11:48:00Z">
        <w:r w:rsidR="00BC59E7" w:rsidRPr="001F6849">
          <w:t xml:space="preserve">a </w:t>
        </w:r>
      </w:ins>
      <w:del w:id="63" w:author="Jan Horák" w:date="2023-06-15T11:48:00Z">
        <w:r w:rsidR="003061F0" w:rsidRPr="001F6849" w:rsidDel="00BC59E7">
          <w:delText>a Účastník</w:delText>
        </w:r>
      </w:del>
      <w:ins w:id="64"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9F7D92" w:rsidRPr="001F6849">
        <w:instrText xml:space="preserve"> ADDIN ZOTERO_ITEM CSL_CITATION {"citationID":"3CtlPLsy","properties":{"formattedCitation":"(Coltekin et al. 2020)","plainCitation":"(Coltekin et al. 2020)","noteIndex":0},"citationItems":[{"id":"83RcISFH/Cs1AkkM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p>
    <w:p w14:paraId="6C155A27" w14:textId="52951E54" w:rsidR="00566D5F" w:rsidRPr="001F6849" w:rsidRDefault="00566D5F" w:rsidP="003E3DDB">
      <w:pPr>
        <w:rPr>
          <w:lang w:eastAsia="cs-CZ"/>
        </w:rPr>
      </w:pPr>
    </w:p>
    <w:p w14:paraId="5CEB873E" w14:textId="77777777" w:rsidR="003E3DDB" w:rsidRPr="001F6849" w:rsidRDefault="003E3DDB" w:rsidP="003E3DDB">
      <w:pPr>
        <w:pStyle w:val="Normlnprvnodsazen"/>
        <w:keepNext/>
        <w:ind w:firstLine="0"/>
      </w:pPr>
      <w:commentRangeStart w:id="65"/>
      <w:r w:rsidRPr="001F6849">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619366" cy="1311918"/>
                    </a:xfrm>
                    <a:prstGeom prst="rect">
                      <a:avLst/>
                    </a:prstGeom>
                  </pic:spPr>
                </pic:pic>
              </a:graphicData>
            </a:graphic>
          </wp:inline>
        </w:drawing>
      </w:r>
      <w:commentRangeEnd w:id="65"/>
      <w:r w:rsidR="00FB781A" w:rsidRPr="001F6849">
        <w:rPr>
          <w:rStyle w:val="CommentReference"/>
          <w:lang w:eastAsia="en-US"/>
        </w:rPr>
        <w:commentReference w:id="65"/>
      </w:r>
    </w:p>
    <w:p w14:paraId="4D63C7D5" w14:textId="3D54EE0C"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2</w:t>
      </w:r>
      <w:r w:rsidRPr="001F6849">
        <w:fldChar w:fldCharType="end"/>
      </w:r>
      <w:r w:rsidR="003F28A1" w:rsidRPr="001F6849">
        <w:t xml:space="preserve"> </w:t>
      </w:r>
      <w:r w:rsidR="00BA1BB7" w:rsidRPr="001F6849">
        <w:t xml:space="preserve">Systém </w:t>
      </w:r>
      <w:proofErr w:type="spellStart"/>
      <w:r w:rsidR="00BA1BB7" w:rsidRPr="001F6849">
        <w:t>virutální</w:t>
      </w:r>
      <w:proofErr w:type="spellEnd"/>
      <w:r w:rsidR="00BA1BB7" w:rsidRPr="001F6849">
        <w:t xml:space="preserve"> reality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52093ADF" w14:textId="5DE1AA04" w:rsidR="003E3DDB" w:rsidRPr="001F6849" w:rsidRDefault="004A4A8A" w:rsidP="003E3DDB">
      <w:pPr>
        <w:pStyle w:val="Normlnprvnodsazen"/>
        <w:ind w:firstLine="0"/>
      </w:pPr>
      <w:r w:rsidRPr="001F6849">
        <w:rPr>
          <w:highlight w:val="yellow"/>
        </w:rPr>
        <w:t>#TODO</w:t>
      </w:r>
      <w:ins w:id="66" w:author="Jan Horák" w:date="2023-06-15T11:48:00Z">
        <w:r w:rsidR="00BC59E7" w:rsidRPr="001F6849">
          <w:rPr>
            <w:highlight w:val="yellow"/>
            <w:rPrChange w:id="67" w:author="Jan Horák" w:date="2023-06-15T11:48:00Z">
              <w:rPr>
                <w:lang w:val="en-US"/>
              </w:rPr>
            </w:rPrChange>
          </w:rPr>
          <w:t xml:space="preserve"> – </w:t>
        </w:r>
        <w:proofErr w:type="spellStart"/>
        <w:r w:rsidR="00BC59E7" w:rsidRPr="001F6849">
          <w:rPr>
            <w:highlight w:val="yellow"/>
            <w:rPrChange w:id="68" w:author="Jan Horák" w:date="2023-06-15T11:48:00Z">
              <w:rPr>
                <w:lang w:val="en-US"/>
              </w:rPr>
            </w:rPrChange>
          </w:rPr>
          <w:t>predelat</w:t>
        </w:r>
        <w:proofErr w:type="spellEnd"/>
        <w:r w:rsidR="00BC59E7" w:rsidRPr="001F6849">
          <w:rPr>
            <w:highlight w:val="yellow"/>
            <w:rPrChange w:id="69" w:author="Jan Horák" w:date="2023-06-15T11:48:00Z">
              <w:rPr>
                <w:lang w:val="en-US"/>
              </w:rPr>
            </w:rPrChange>
          </w:rPr>
          <w:t xml:space="preserve"> </w:t>
        </w:r>
        <w:proofErr w:type="spellStart"/>
        <w:r w:rsidR="00BC59E7" w:rsidRPr="001F6849">
          <w:rPr>
            <w:highlight w:val="yellow"/>
            <w:rPrChange w:id="70" w:author="Jan Horák" w:date="2023-06-15T11:48:00Z">
              <w:rPr>
                <w:lang w:val="en-US"/>
              </w:rPr>
            </w:rPrChange>
          </w:rPr>
          <w:t>obrazek</w:t>
        </w:r>
        <w:proofErr w:type="spellEnd"/>
        <w:r w:rsidR="00BC59E7" w:rsidRPr="001F6849">
          <w:rPr>
            <w:highlight w:val="yellow"/>
            <w:rPrChange w:id="71" w:author="Jan Horák" w:date="2023-06-15T11:48:00Z">
              <w:rPr>
                <w:lang w:val="en-US"/>
              </w:rPr>
            </w:rPrChange>
          </w:rPr>
          <w:t xml:space="preserve"> na Uživatel</w:t>
        </w:r>
      </w:ins>
    </w:p>
    <w:p w14:paraId="05D9F40C" w14:textId="3DB96890" w:rsidR="00F729B0" w:rsidRPr="001F6849" w:rsidRDefault="00F729B0" w:rsidP="00A25270"/>
    <w:p w14:paraId="5CA4DC90" w14:textId="77777777" w:rsidR="00F729B0" w:rsidRPr="001F6849" w:rsidRDefault="00F729B0" w:rsidP="003E3DDB">
      <w:pPr>
        <w:pStyle w:val="Normlnprvnodsazen"/>
        <w:ind w:firstLine="0"/>
      </w:pPr>
    </w:p>
    <w:p w14:paraId="2F7405EA" w14:textId="77777777" w:rsidR="00F729B0" w:rsidRPr="001F6849" w:rsidRDefault="00F729B0" w:rsidP="003E3DDB">
      <w:pPr>
        <w:pStyle w:val="Normlnprvnodsazen"/>
        <w:ind w:firstLine="0"/>
      </w:pPr>
    </w:p>
    <w:p w14:paraId="38771AEB" w14:textId="77777777" w:rsidR="00F729B0" w:rsidRPr="001F6849" w:rsidRDefault="00F729B0" w:rsidP="003E3DDB">
      <w:pPr>
        <w:pStyle w:val="Normlnprvnodsazen"/>
        <w:ind w:firstLine="0"/>
      </w:pPr>
    </w:p>
    <w:p w14:paraId="440F0B19" w14:textId="77777777" w:rsidR="00F729B0" w:rsidRPr="001F6849" w:rsidRDefault="00F729B0" w:rsidP="003E3DDB">
      <w:pPr>
        <w:pStyle w:val="Normlnprvnodsazen"/>
        <w:ind w:firstLine="0"/>
      </w:pPr>
    </w:p>
    <w:p w14:paraId="13DA5365" w14:textId="77777777" w:rsidR="003061F0" w:rsidRPr="001F6849" w:rsidRDefault="004A4A8A" w:rsidP="003061F0">
      <w:pPr>
        <w:keepNext/>
      </w:pPr>
      <w:r w:rsidRPr="001F6849">
        <w:rPr>
          <w:noProof/>
        </w:rPr>
        <w:lastRenderedPageBreak/>
        <w:drawing>
          <wp:inline distT="0" distB="0" distL="0" distR="0" wp14:anchorId="573220E4" wp14:editId="168E9FDA">
            <wp:extent cx="4478618" cy="134302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stretch>
                      <a:fillRect/>
                    </a:stretch>
                  </pic:blipFill>
                  <pic:spPr>
                    <a:xfrm>
                      <a:off x="0" y="0"/>
                      <a:ext cx="4549831" cy="1364380"/>
                    </a:xfrm>
                    <a:prstGeom prst="rect">
                      <a:avLst/>
                    </a:prstGeom>
                  </pic:spPr>
                </pic:pic>
              </a:graphicData>
            </a:graphic>
          </wp:inline>
        </w:drawing>
      </w:r>
    </w:p>
    <w:p w14:paraId="17EA06BD" w14:textId="256B57B7" w:rsidR="00BA1BB7" w:rsidRPr="001F6849" w:rsidDel="00BC59E7" w:rsidRDefault="003061F0" w:rsidP="00BA1BB7">
      <w:pPr>
        <w:pStyle w:val="Normlnprvnodsazen"/>
        <w:ind w:firstLine="0"/>
        <w:rPr>
          <w:del w:id="72" w:author="Jan Horák" w:date="2023-06-15T11:49:00Z"/>
          <w:highlight w:val="yellow"/>
        </w:rPr>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3</w:t>
      </w:r>
      <w:r w:rsidRPr="001F6849">
        <w:fldChar w:fldCharType="end"/>
      </w:r>
      <w:r w:rsidRPr="001F6849">
        <w:t xml:space="preserve"> Systém </w:t>
      </w:r>
      <w:proofErr w:type="spellStart"/>
      <w:r w:rsidRPr="001F6849">
        <w:t>virutální</w:t>
      </w:r>
      <w:proofErr w:type="spellEnd"/>
      <w:r w:rsidRPr="001F6849">
        <w:t xml:space="preserve"> reality dle: </w:t>
      </w:r>
      <w:r w:rsidRPr="001F6849">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rPr>
          <w:sz w:val="20"/>
        </w:rPr>
        <w:t>(</w:t>
      </w:r>
      <w:proofErr w:type="spellStart"/>
      <w:r w:rsidRPr="001F6849">
        <w:rPr>
          <w:sz w:val="20"/>
        </w:rPr>
        <w:t>LaValle</w:t>
      </w:r>
      <w:proofErr w:type="spellEnd"/>
      <w:r w:rsidRPr="001F6849">
        <w:rPr>
          <w:sz w:val="20"/>
        </w:rPr>
        <w:t xml:space="preserve"> 2020)</w:t>
      </w:r>
      <w:r w:rsidRPr="001F6849">
        <w:fldChar w:fldCharType="end"/>
      </w:r>
      <w:r w:rsidR="00BA1BB7" w:rsidRPr="001F6849">
        <w:t xml:space="preserve"> </w:t>
      </w:r>
      <w:r w:rsidR="00BA1BB7" w:rsidRPr="001F6849">
        <w:rPr>
          <w:highlight w:val="yellow"/>
        </w:rPr>
        <w:t>#TODO – upravit na česky</w:t>
      </w:r>
    </w:p>
    <w:p w14:paraId="0D6C743B" w14:textId="08114752" w:rsidR="00D8680E" w:rsidRPr="001F6849" w:rsidRDefault="00D8680E">
      <w:pPr>
        <w:pStyle w:val="Normlnprvnodsazen"/>
        <w:ind w:firstLine="0"/>
        <w:pPrChange w:id="73" w:author="Jan Horák" w:date="2023-06-15T11:49:00Z">
          <w:pPr>
            <w:pStyle w:val="Caption"/>
            <w:ind w:left="0" w:firstLine="0"/>
          </w:pPr>
        </w:pPrChange>
      </w:pPr>
    </w:p>
    <w:p w14:paraId="65DCD45B" w14:textId="2109DDCB" w:rsidR="00F729B0" w:rsidRPr="001F6849" w:rsidRDefault="00BA1BB7" w:rsidP="00F729B0">
      <w:pPr>
        <w:pStyle w:val="Normlnprvnodsazen"/>
        <w:ind w:firstLine="0"/>
      </w:pPr>
      <w:proofErr w:type="spellStart"/>
      <w:r w:rsidRPr="001F6849">
        <w:t>LaValle</w:t>
      </w:r>
      <w:proofErr w:type="spellEnd"/>
      <w:r w:rsidRPr="001F6849">
        <w:t xml:space="preserve"> představuj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74" w:author="Lukáš Herman" w:date="2023-02-21T16:18:00Z">
        <w:r w:rsidR="00F729B0" w:rsidRPr="001F6849" w:rsidDel="006613F9">
          <w:rPr>
            <w:i/>
            <w:iCs/>
          </w:rPr>
          <w:delText>u</w:delText>
        </w:r>
      </w:del>
      <w:r w:rsidR="00F729B0" w:rsidRPr="001F6849">
        <w:rPr>
          <w:i/>
          <w:iCs/>
        </w:rPr>
        <w:t>t</w:t>
      </w:r>
      <w:ins w:id="75"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w:t>
      </w:r>
      <w:proofErr w:type="spellStart"/>
      <w:r w:rsidR="004278FB" w:rsidRPr="001F6849">
        <w:t>LaValle</w:t>
      </w:r>
      <w:proofErr w:type="spellEnd"/>
      <w:r w:rsidR="004278FB" w:rsidRPr="001F6849">
        <w:t xml:space="preserv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76" w:author="Lukáš Herman" w:date="2023-02-21T16:18:00Z">
        <w:r w:rsidR="00247F6B" w:rsidRPr="001F6849">
          <w:rPr>
            <w:b/>
            <w:bCs/>
          </w:rPr>
          <w:t>z</w:t>
        </w:r>
      </w:ins>
      <w:del w:id="77"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65CDCF7F"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p>
    <w:p w14:paraId="65BF6DF2" w14:textId="20E8AB11" w:rsidR="008A4628" w:rsidRPr="001F6849" w:rsidRDefault="008A4628" w:rsidP="008A4628">
      <w:pPr>
        <w:pStyle w:val="Heading3"/>
      </w:pPr>
      <w:r w:rsidRPr="001F6849">
        <w:t>Software</w:t>
      </w:r>
    </w:p>
    <w:p w14:paraId="18F77D4D" w14:textId="48387DB2"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p>
    <w:p w14:paraId="3FA056E0" w14:textId="77777777" w:rsidR="00B16D48" w:rsidRPr="001F6849" w:rsidRDefault="00A25270" w:rsidP="00B16D48">
      <w:pPr>
        <w:keepNext/>
      </w:pPr>
      <w:commentRangeStart w:id="78"/>
      <w:r w:rsidRPr="001F6849">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stretch>
                      <a:fillRect/>
                    </a:stretch>
                  </pic:blipFill>
                  <pic:spPr>
                    <a:xfrm>
                      <a:off x="0" y="0"/>
                      <a:ext cx="4243501" cy="2594780"/>
                    </a:xfrm>
                    <a:prstGeom prst="rect">
                      <a:avLst/>
                    </a:prstGeom>
                  </pic:spPr>
                </pic:pic>
              </a:graphicData>
            </a:graphic>
          </wp:inline>
        </w:drawing>
      </w:r>
      <w:commentRangeEnd w:id="78"/>
      <w:r w:rsidR="00FB781A" w:rsidRPr="001F6849">
        <w:rPr>
          <w:rStyle w:val="CommentReference"/>
        </w:rPr>
        <w:commentReference w:id="78"/>
      </w:r>
    </w:p>
    <w:p w14:paraId="17C65BD7" w14:textId="42223BE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4</w:t>
      </w:r>
      <w:r w:rsidRPr="001F6849">
        <w:fldChar w:fldCharType="end"/>
      </w:r>
      <w:r w:rsidRPr="001F6849">
        <w:t xml:space="preserve"> Interakční diagram systému virtuální reality – zdroj: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 xml:space="preserve"> </w:t>
      </w:r>
      <w:r w:rsidRPr="001F6849">
        <w:rPr>
          <w:highlight w:val="yellow"/>
        </w:rPr>
        <w:t>#TODO – dát pryč/upravit do češtiny</w:t>
      </w:r>
    </w:p>
    <w:p w14:paraId="61F4F267" w14:textId="75BB0D95" w:rsidR="00921C6E" w:rsidRPr="001F6849" w:rsidDel="00BC59E7" w:rsidRDefault="00B725D6">
      <w:pPr>
        <w:pStyle w:val="Heading2"/>
        <w:rPr>
          <w:moveFrom w:id="79" w:author="Jan Horák" w:date="2023-06-15T11:51:00Z"/>
          <w:lang w:val="cs-CZ"/>
        </w:rPr>
        <w:pPrChange w:id="80" w:author="Jan Horák" w:date="2023-06-15T11:51:00Z">
          <w:pPr>
            <w:pStyle w:val="Heading3"/>
          </w:pPr>
        </w:pPrChange>
      </w:pPr>
      <w:moveFromRangeStart w:id="81" w:author="Jan Horák" w:date="2023-06-15T11:51:00Z" w:name="move137722320"/>
      <w:moveFrom w:id="82" w:author="Jan Horák" w:date="2023-06-15T11:51:00Z">
        <w:r w:rsidRPr="001F6849" w:rsidDel="00BC59E7">
          <w:rPr>
            <w:lang w:val="cs-CZ"/>
          </w:rPr>
          <w:t>Účastník – percepce</w:t>
        </w:r>
        <w:r w:rsidR="00921C6E" w:rsidRPr="001F6849" w:rsidDel="00BC59E7">
          <w:rPr>
            <w:lang w:val="cs-CZ"/>
          </w:rPr>
          <w:t xml:space="preserve"> a </w:t>
        </w:r>
        <w:r w:rsidR="00BA4D29" w:rsidRPr="001F6849" w:rsidDel="00BC59E7">
          <w:rPr>
            <w:lang w:val="cs-CZ"/>
          </w:rPr>
          <w:t>fyziologie</w:t>
        </w:r>
      </w:moveFrom>
    </w:p>
    <w:p w14:paraId="07179C56" w14:textId="7EEF2CB1" w:rsidR="003F28A1" w:rsidRPr="001F6849" w:rsidDel="00BC59E7" w:rsidRDefault="000B5D5D">
      <w:pPr>
        <w:pStyle w:val="Heading2"/>
        <w:rPr>
          <w:moveFrom w:id="83" w:author="Jan Horák" w:date="2023-06-15T11:51:00Z"/>
          <w:i/>
          <w:iCs/>
          <w:lang w:val="cs-CZ"/>
        </w:rPr>
        <w:pPrChange w:id="84" w:author="Jan Horák" w:date="2023-06-15T11:51:00Z">
          <w:pPr/>
        </w:pPrChange>
      </w:pPr>
      <w:moveFrom w:id="85" w:author="Jan Horák" w:date="2023-06-15T11:51:00Z">
        <w:r w:rsidRPr="001F6849" w:rsidDel="00BC59E7">
          <w:rPr>
            <w:highlight w:val="yellow"/>
            <w:lang w:val="cs-CZ"/>
          </w:rPr>
          <w:t>#TODO</w:t>
        </w:r>
        <w:r w:rsidR="00952B19" w:rsidRPr="001F6849" w:rsidDel="00BC59E7">
          <w:rPr>
            <w:highlight w:val="yellow"/>
            <w:lang w:val="cs-CZ"/>
          </w:rPr>
          <w:t xml:space="preserve"> </w:t>
        </w:r>
        <w:r w:rsidRPr="001F6849" w:rsidDel="00BC59E7">
          <w:rPr>
            <w:highlight w:val="yellow"/>
            <w:lang w:val="cs-CZ"/>
          </w:rPr>
          <w:t xml:space="preserve">– co vybrat ? visuální percepci, imerze, </w:t>
        </w:r>
        <w:r w:rsidRPr="001F6849" w:rsidDel="00BC59E7">
          <w:rPr>
            <w:i/>
            <w:iCs/>
            <w:highlight w:val="yellow"/>
            <w:lang w:val="cs-CZ"/>
          </w:rPr>
          <w:t>presence??</w:t>
        </w:r>
      </w:moveFrom>
    </w:p>
    <w:p w14:paraId="3762F649" w14:textId="0DAF13F0" w:rsidR="000B5D5D" w:rsidRPr="001F6849" w:rsidDel="00BC59E7" w:rsidRDefault="000B5D5D">
      <w:pPr>
        <w:pStyle w:val="Heading2"/>
        <w:rPr>
          <w:moveFrom w:id="86" w:author="Jan Horák" w:date="2023-06-15T11:51:00Z"/>
          <w:lang w:val="cs-CZ"/>
        </w:rPr>
        <w:pPrChange w:id="87" w:author="Jan Horák" w:date="2023-06-15T11:51:00Z">
          <w:pPr>
            <w:pStyle w:val="Normlnprvnodsazen"/>
            <w:ind w:firstLine="0"/>
          </w:pPr>
        </w:pPrChange>
      </w:pPr>
      <w:moveFrom w:id="88" w:author="Jan Horák" w:date="2023-06-15T11:51:00Z">
        <w:r w:rsidRPr="001F6849" w:rsidDel="00BC59E7">
          <w:rPr>
            <w:lang w:val="cs-CZ"/>
          </w:rPr>
          <w:t>Nejdůležitějším komponentem v rámci systému zážitku virtuální reality je účastník, proto je nutné rozumět procesu vnímání (percepce)</w:t>
        </w:r>
        <w:r w:rsidRPr="001F6849" w:rsidDel="00BC59E7">
          <w:rPr>
            <w:lang w:val="cs-CZ"/>
          </w:rPr>
          <w:fldChar w:fldCharType="begin"/>
        </w:r>
        <w:r w:rsidRPr="001F6849" w:rsidDel="00BC59E7">
          <w:rPr>
            <w:lang w:val="cs-CZ"/>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lang w:val="cs-CZ"/>
          </w:rPr>
          <w:fldChar w:fldCharType="separate"/>
        </w:r>
        <w:r w:rsidRPr="001F6849" w:rsidDel="00BC59E7">
          <w:rPr>
            <w:lang w:val="cs-CZ"/>
          </w:rPr>
          <w:t>(Sherman, Craig 2019)</w:t>
        </w:r>
        <w:r w:rsidRPr="001F6849" w:rsidDel="00BC59E7">
          <w:rPr>
            <w:lang w:val="cs-CZ"/>
          </w:rPr>
          <w:fldChar w:fldCharType="end"/>
        </w:r>
        <w:r w:rsidRPr="001F6849" w:rsidDel="00BC59E7">
          <w:rPr>
            <w:lang w:val="cs-CZ"/>
          </w:rPr>
          <w:t xml:space="preserve">. </w:t>
        </w:r>
      </w:moveFrom>
    </w:p>
    <w:p w14:paraId="1BBDA451" w14:textId="1D5E6087" w:rsidR="00783575" w:rsidRPr="001F6849" w:rsidDel="00BC59E7" w:rsidRDefault="001B7FFC">
      <w:pPr>
        <w:pStyle w:val="Heading2"/>
        <w:rPr>
          <w:moveFrom w:id="89" w:author="Jan Horák" w:date="2023-06-15T11:51:00Z"/>
          <w:lang w:val="cs-CZ"/>
        </w:rPr>
        <w:pPrChange w:id="90" w:author="Jan Horák" w:date="2023-06-15T11:51:00Z">
          <w:pPr/>
        </w:pPrChange>
      </w:pPr>
      <w:moveFrom w:id="91" w:author="Jan Horák" w:date="2023-06-15T11:51:00Z">
        <w:r w:rsidRPr="001F6849" w:rsidDel="00BC59E7">
          <w:rPr>
            <w:lang w:val="cs-CZ"/>
          </w:rPr>
          <w:t xml:space="preserve">Percepce se uskutečňuje po převodu podnětů smyslovými orgány (a jejich receptory) na nervové impulzy. </w:t>
        </w:r>
        <w:r w:rsidR="00E3650B" w:rsidRPr="001F6849" w:rsidDel="00BC59E7">
          <w:rPr>
            <w:lang w:val="cs-CZ"/>
          </w:rPr>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8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3B36A6A6" w14:textId="5F0DFF61" w:rsidR="00404AA2" w:rsidRPr="001F6849" w:rsidRDefault="0047600E" w:rsidP="00404AA2">
      <w:pPr>
        <w:pStyle w:val="Normlnprvnodsazen"/>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9F7D92" w:rsidRPr="001F6849">
        <w:instrText xml:space="preserve"> ADDIN ZOTERO_ITEM CSL_CITATION {"citationID":"1qIlQgrk","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Pr="001F6849">
        <w:t>.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w:t>
      </w:r>
      <w:proofErr w:type="spellStart"/>
      <w:r w:rsidR="00192B15" w:rsidRPr="001F6849">
        <w:t>LaValle</w:t>
      </w:r>
      <w:proofErr w:type="spellEnd"/>
      <w:r w:rsidR="00192B15" w:rsidRPr="001F6849">
        <w:t xml:space="preserve"> 2020)</w:t>
      </w:r>
      <w:r w:rsidR="00192B15" w:rsidRPr="001F6849">
        <w:rPr>
          <w:b/>
        </w:rPr>
        <w:fldChar w:fldCharType="end"/>
      </w:r>
      <w:r w:rsidR="00192B15" w:rsidRPr="001F6849">
        <w:rPr>
          <w:b/>
        </w:rPr>
        <w:t xml:space="preserve">. </w:t>
      </w:r>
    </w:p>
    <w:p w14:paraId="5CCB7D08" w14:textId="1E1C7607" w:rsidR="00192B15" w:rsidRPr="001F6849" w:rsidRDefault="00192B15" w:rsidP="00404AA2">
      <w:pPr>
        <w:pStyle w:val="Normlnprvnodsazen"/>
        <w:rPr>
          <w:b/>
        </w:rPr>
      </w:pPr>
      <w:commentRangeStart w:id="92"/>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92"/>
      <w:r w:rsidR="00FB781A" w:rsidRPr="001F6849">
        <w:rPr>
          <w:rStyle w:val="CommentReference"/>
          <w:lang w:eastAsia="en-US"/>
        </w:rPr>
        <w:commentReference w:id="92"/>
      </w:r>
      <w:r w:rsidR="00404AA2" w:rsidRPr="001F6849">
        <w:t xml:space="preserve"> </w:t>
      </w:r>
      <w:r w:rsidR="00FC0082" w:rsidRPr="001F6849">
        <w:rPr>
          <w:highlight w:val="yellow"/>
        </w:rPr>
        <w:t>#TODO -</w:t>
      </w:r>
      <w:r w:rsidR="00FC0082" w:rsidRPr="001F6849">
        <w:t xml:space="preserve"> </w:t>
      </w:r>
      <w:r w:rsidR="00404AA2" w:rsidRPr="001F6849">
        <w:rPr>
          <w:highlight w:val="yellow"/>
        </w:rPr>
        <w:t>Rozlišení aktuálních HMD</w:t>
      </w:r>
      <w:r w:rsidR="00404AA2" w:rsidRPr="001F6849">
        <w:t xml:space="preserve"> </w:t>
      </w:r>
    </w:p>
    <w:p w14:paraId="4CBF461B" w14:textId="058879DF" w:rsidR="00192B15" w:rsidRPr="001F6849" w:rsidRDefault="00192B15" w:rsidP="00192B15">
      <w:pPr>
        <w:pStyle w:val="Normlnprvnodsazen"/>
        <w:rPr>
          <w:b/>
        </w:rPr>
      </w:pPr>
    </w:p>
    <w:p w14:paraId="42F87820" w14:textId="60F15153" w:rsidR="0047600E" w:rsidRPr="001F6849" w:rsidRDefault="0047600E" w:rsidP="0047600E"/>
    <w:p w14:paraId="1AB508FC" w14:textId="77777777" w:rsidR="00192B15" w:rsidRPr="001F6849" w:rsidRDefault="00F11FD9" w:rsidP="00192B15">
      <w:pPr>
        <w:keepNext/>
      </w:pPr>
      <w:commentRangeStart w:id="93"/>
      <w:commentRangeStart w:id="94"/>
      <w:r w:rsidRPr="001F6849">
        <w:rPr>
          <w:noProof/>
        </w:rPr>
        <w:lastRenderedPageBreak/>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5579745" cy="2735580"/>
                    </a:xfrm>
                    <a:prstGeom prst="rect">
                      <a:avLst/>
                    </a:prstGeom>
                  </pic:spPr>
                </pic:pic>
              </a:graphicData>
            </a:graphic>
          </wp:inline>
        </w:drawing>
      </w:r>
      <w:commentRangeEnd w:id="93"/>
      <w:r w:rsidR="005D6E09" w:rsidRPr="001F6849">
        <w:rPr>
          <w:rStyle w:val="CommentReference"/>
        </w:rPr>
        <w:commentReference w:id="93"/>
      </w:r>
      <w:commentRangeEnd w:id="94"/>
      <w:r w:rsidR="00E22988" w:rsidRPr="001F6849">
        <w:rPr>
          <w:rStyle w:val="CommentReference"/>
        </w:rPr>
        <w:commentReference w:id="94"/>
      </w:r>
    </w:p>
    <w:p w14:paraId="66504072" w14:textId="07647682" w:rsidR="00F11FD9" w:rsidRPr="001F6849" w:rsidRDefault="00192B15"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5</w:t>
      </w:r>
      <w:r w:rsidRPr="001F6849">
        <w:fldChar w:fldCharType="end"/>
      </w:r>
      <w:r w:rsidRPr="001F6849">
        <w:t xml:space="preserve"> Dělení HMD, zdroj:</w:t>
      </w:r>
      <w:r w:rsidR="00901C02" w:rsidRPr="001F6849">
        <w:t xml:space="preserve"> </w:t>
      </w:r>
      <w:r w:rsidRPr="001F6849">
        <w:fldChar w:fldCharType="begin"/>
      </w:r>
      <w:r w:rsidR="009F7D92" w:rsidRPr="001F6849">
        <w:instrText xml:space="preserve"> ADDIN ZOTERO_ITEM CSL_CITATION {"citationID":"o3pU5io5","properties":{"formattedCitation":"(Coltekin et al. 2020)","plainCitation":"(Coltekin et al. 2020)","noteIndex":0},"citationItems":[{"id":"83RcISFH/Cs1AkkMG","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p>
    <w:p w14:paraId="4AFC2060" w14:textId="3BF67A84" w:rsidR="00FC0082" w:rsidRPr="001F6849" w:rsidRDefault="00FC0082" w:rsidP="00FC0082">
      <w:r w:rsidRPr="001F6849">
        <w:t xml:space="preserve">V případě mobilních tradičních displejů je možné mluvit o „případné“ imerzi, kterou je možné dosáhnout kombinace s nástavci umožňující pohled na obrazovku skrze čočky a umístění </w:t>
      </w:r>
      <w:proofErr w:type="spellStart"/>
      <w:r w:rsidRPr="001F6849">
        <w:t>displaye</w:t>
      </w:r>
      <w:proofErr w:type="spellEnd"/>
      <w:r w:rsidRPr="001F6849">
        <w:t xml:space="preserve"> do vhodné vzdálenosti od očí. Tato skutečnost není validní v případě klasických displejů, které zakrývají pouze omezenou část zorného pole. Výše </w:t>
      </w:r>
      <w:proofErr w:type="spellStart"/>
      <w:r w:rsidRPr="001F6849">
        <w:t>zmínené</w:t>
      </w:r>
      <w:proofErr w:type="spellEnd"/>
      <w:r w:rsidRPr="001F6849">
        <w:t xml:space="preserve"> kategorie (</w:t>
      </w:r>
      <w:proofErr w:type="spellStart"/>
      <w:r w:rsidRPr="001F6849">
        <w:t>Obr.X</w:t>
      </w:r>
      <w:proofErr w:type="spellEnd"/>
      <w:r w:rsidRPr="001F6849">
        <w:t xml:space="preserve">) jsou tedy v určitých případech propojitelné. Nutné však zmínit, že mobilní zařízení „vylepšené“ o nástavec na hlavu s čočkami se imerzí zdaleka nevyrovná speciálním zařízením (HMD). </w:t>
      </w:r>
    </w:p>
    <w:p w14:paraId="25AA0481" w14:textId="5246A7FA" w:rsidR="007160C1" w:rsidRPr="001F6849" w:rsidRDefault="007160C1" w:rsidP="00FD5A58">
      <w:pPr>
        <w:pStyle w:val="Heading3"/>
      </w:pPr>
      <w:proofErr w:type="spellStart"/>
      <w:r w:rsidRPr="001F6849">
        <w:t>Tracking</w:t>
      </w:r>
      <w:proofErr w:type="spellEnd"/>
    </w:p>
    <w:p w14:paraId="7ADE2B22" w14:textId="00494FC9"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9F7D92" w:rsidRPr="001F6849">
        <w:rPr>
          <w:i/>
          <w:iCs/>
        </w:rPr>
        <w:instrText xml:space="preserve"> ADDIN ZOTERO_ITEM CSL_CITATION {"citationID":"Vvs5N4QI","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proofErr w:type="spellStart"/>
      <w:r w:rsidR="007160C1" w:rsidRPr="001F6849">
        <w:t>IMUs</w:t>
      </w:r>
      <w:proofErr w:type="spellEnd"/>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w:t>
      </w:r>
      <w:proofErr w:type="spellStart"/>
      <w:r w:rsidR="00DB3E90" w:rsidRPr="001F6849">
        <w:t>LaValle</w:t>
      </w:r>
      <w:proofErr w:type="spellEnd"/>
      <w:r w:rsidR="00DB3E90" w:rsidRPr="001F6849">
        <w:t xml:space="preserv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00B58A11"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w:t>
      </w:r>
      <w:proofErr w:type="spellStart"/>
      <w:r w:rsidR="006B2254" w:rsidRPr="001F6849">
        <w:t>Sherman</w:t>
      </w:r>
      <w:proofErr w:type="spellEnd"/>
      <w:r w:rsidR="006B2254" w:rsidRPr="001F6849">
        <w:t>, Craig 2019)</w:t>
      </w:r>
      <w:r w:rsidR="00340495" w:rsidRPr="001F6849">
        <w:rPr>
          <w:lang w:eastAsia="en-US"/>
        </w:rPr>
        <w:fldChar w:fldCharType="end"/>
      </w:r>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053C6ED9"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6</w:t>
      </w:r>
      <w:r w:rsidRPr="001F6849">
        <w:fldChar w:fldCharType="end"/>
      </w:r>
      <w:r w:rsidRPr="001F6849">
        <w:t xml:space="preserve"> Stupně volnosti – </w:t>
      </w:r>
      <w:proofErr w:type="spellStart"/>
      <w:r w:rsidRPr="001F6849">
        <w:t>Degrees</w:t>
      </w:r>
      <w:proofErr w:type="spellEnd"/>
      <w:r w:rsidRPr="001F6849">
        <w:t xml:space="preserve"> </w:t>
      </w:r>
      <w:proofErr w:type="spellStart"/>
      <w:r w:rsidRPr="001F6849">
        <w:t>of</w:t>
      </w:r>
      <w:proofErr w:type="spellEnd"/>
      <w:r w:rsidRPr="001F6849">
        <w:t xml:space="preserve"> </w:t>
      </w:r>
      <w:proofErr w:type="spellStart"/>
      <w:r w:rsidRPr="001F6849">
        <w:t>f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E3650B">
      <w:proofErr w:type="spellStart"/>
      <w:r w:rsidRPr="001F6849">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w:t>
      </w:r>
      <w:proofErr w:type="spellStart"/>
      <w:r w:rsidR="00AB45B4" w:rsidRPr="001F6849">
        <w:t>Frame</w:t>
      </w:r>
      <w:proofErr w:type="spellEnd"/>
      <w:r w:rsidR="00AB45B4" w:rsidRPr="001F6849">
        <w:t xml:space="preserve"> </w:t>
      </w:r>
      <w:proofErr w:type="spellStart"/>
      <w:r w:rsidR="00AB45B4" w:rsidRPr="001F6849">
        <w:t>authors</w:t>
      </w:r>
      <w:proofErr w:type="spellEnd"/>
      <w:r w:rsidR="00AB45B4" w:rsidRPr="001F6849">
        <w:t xml:space="preserve"> 2023)</w:t>
      </w:r>
      <w:r w:rsidR="00AB45B4" w:rsidRPr="001F6849">
        <w:fldChar w:fldCharType="end"/>
      </w:r>
      <w:r w:rsidR="00AB45B4" w:rsidRPr="001F6849">
        <w:t xml:space="preserve"> </w:t>
      </w:r>
      <w:r w:rsidRPr="001F6849">
        <w:t>:</w:t>
      </w:r>
    </w:p>
    <w:p w14:paraId="5E7A656C" w14:textId="23B83529"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a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3C8FC738" w:rsidR="0050269A" w:rsidRPr="001F6849" w:rsidRDefault="00837E83" w:rsidP="0050269A">
      <w:r w:rsidRPr="001F6849">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95" w:author="Jan Horák" w:date="2023-06-15T11:51:00Z"/>
          <w:lang w:val="cs-CZ"/>
        </w:rPr>
      </w:pPr>
      <w:r w:rsidRPr="001F6849">
        <w:rPr>
          <w:lang w:val="cs-CZ"/>
        </w:rPr>
        <w:t>Percepce</w:t>
      </w:r>
    </w:p>
    <w:p w14:paraId="29512B40" w14:textId="77777777" w:rsidR="00BC59E7" w:rsidRPr="001F6849" w:rsidRDefault="00BC59E7" w:rsidP="00BC59E7">
      <w:pPr>
        <w:pStyle w:val="Heading3"/>
        <w:rPr>
          <w:moveTo w:id="96" w:author="Jan Horák" w:date="2023-06-15T11:51:00Z"/>
        </w:rPr>
      </w:pPr>
      <w:moveToRangeStart w:id="97" w:author="Jan Horák" w:date="2023-06-15T11:51:00Z" w:name="move137722320"/>
      <w:moveTo w:id="98" w:author="Jan Horák" w:date="2023-06-15T11:51:00Z">
        <w:r w:rsidRPr="001F6849">
          <w:t>Účastník – percepce a fyziologie</w:t>
        </w:r>
      </w:moveTo>
    </w:p>
    <w:p w14:paraId="29F4FF62" w14:textId="77777777" w:rsidR="00BC59E7" w:rsidRPr="001F6849" w:rsidRDefault="00BC59E7" w:rsidP="00BC59E7">
      <w:pPr>
        <w:rPr>
          <w:moveTo w:id="99" w:author="Jan Horák" w:date="2023-06-15T11:51:00Z"/>
          <w:i/>
          <w:iCs/>
        </w:rPr>
      </w:pPr>
      <w:moveTo w:id="100" w:author="Jan Horák" w:date="2023-06-15T11:51:00Z">
        <w:r w:rsidRPr="001F6849">
          <w:rPr>
            <w:highlight w:val="yellow"/>
          </w:rPr>
          <w:t xml:space="preserve">#TODO – co </w:t>
        </w:r>
        <w:proofErr w:type="gramStart"/>
        <w:r w:rsidRPr="001F6849">
          <w:rPr>
            <w:highlight w:val="yellow"/>
          </w:rPr>
          <w:t>vybrat ?</w:t>
        </w:r>
        <w:proofErr w:type="gramEnd"/>
        <w:r w:rsidRPr="001F6849">
          <w:rPr>
            <w:highlight w:val="yellow"/>
          </w:rPr>
          <w:t xml:space="preserve"> visuální percepci, imerze, </w:t>
        </w:r>
        <w:r w:rsidRPr="001F6849">
          <w:rPr>
            <w:i/>
            <w:iCs/>
            <w:highlight w:val="yellow"/>
          </w:rPr>
          <w:t>presence??</w:t>
        </w:r>
      </w:moveTo>
    </w:p>
    <w:p w14:paraId="7897236F" w14:textId="42788E72" w:rsidR="00BC59E7" w:rsidRPr="001F6849" w:rsidRDefault="00BC59E7" w:rsidP="00404AA2">
      <w:pPr>
        <w:pStyle w:val="Normlnprvnodsazen"/>
        <w:ind w:firstLine="0"/>
        <w:rPr>
          <w:lang w:eastAsia="en-US"/>
        </w:rPr>
      </w:pPr>
      <w:moveTo w:id="101" w:author="Jan Horák" w:date="2023-06-15T11:51:00Z">
        <w:r w:rsidRPr="001F6849">
          <w:rPr>
            <w:lang w:eastAsia="en-US"/>
          </w:rPr>
          <w:t>Nejdůležitějším komponentem v rámci systému zážitku virtuální reality je účastník,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w:t>
        </w:r>
        <w:proofErr w:type="spellStart"/>
        <w:r w:rsidRPr="001F6849">
          <w:t>Sherman</w:t>
        </w:r>
        <w:proofErr w:type="spellEnd"/>
        <w:r w:rsidRPr="001F6849">
          <w:t>, Craig 2019)</w:t>
        </w:r>
        <w:r w:rsidRPr="001F6849">
          <w:rPr>
            <w:lang w:eastAsia="en-US"/>
          </w:rPr>
          <w:fldChar w:fldCharType="end"/>
        </w:r>
        <w:r w:rsidRPr="001F6849">
          <w:rPr>
            <w:lang w:eastAsia="en-US"/>
          </w:rPr>
          <w:t xml:space="preserve">. </w:t>
        </w:r>
      </w:moveTo>
      <w:moveToRangeEnd w:id="97"/>
    </w:p>
    <w:p w14:paraId="71DD0F4C" w14:textId="16D3A5D2" w:rsidR="00BA4D29" w:rsidRPr="001F6849" w:rsidRDefault="00BA4D29" w:rsidP="00404AA2">
      <w:pPr>
        <w:pStyle w:val="Normlnprvnodsazen"/>
      </w:pPr>
      <w:r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Pr="001F6849">
        <w:t>Pro VR je klíčová percepce</w:t>
      </w:r>
      <w:r w:rsidR="00421AD6" w:rsidRPr="001F6849">
        <w:t xml:space="preserve"> (vnímání)</w:t>
      </w:r>
      <w:r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w:t>
      </w:r>
      <w:proofErr w:type="spellStart"/>
      <w:r w:rsidR="00421AD6" w:rsidRPr="001F6849">
        <w:t>LaValle</w:t>
      </w:r>
      <w:proofErr w:type="spellEnd"/>
      <w:r w:rsidR="00421AD6" w:rsidRPr="001F6849">
        <w:t xml:space="preserve"> 2020)</w:t>
      </w:r>
      <w:r w:rsidR="00421AD6" w:rsidRPr="001F6849">
        <w:fldChar w:fldCharType="end"/>
      </w:r>
      <w:r w:rsidRPr="001F6849">
        <w:t xml:space="preserve">. </w:t>
      </w:r>
    </w:p>
    <w:p w14:paraId="12610B6E" w14:textId="2AB36BAA" w:rsidR="00BA4D29" w:rsidRPr="001F6849" w:rsidRDefault="00BA4D29" w:rsidP="00BA4D29">
      <w:pPr>
        <w:pStyle w:val="Heading3"/>
      </w:pPr>
      <w:r w:rsidRPr="001F6849">
        <w:lastRenderedPageBreak/>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w:t>
      </w:r>
      <w:proofErr w:type="spellStart"/>
      <w:r w:rsidRPr="001F6849">
        <w:t>Mather</w:t>
      </w:r>
      <w:proofErr w:type="spellEnd"/>
      <w:r w:rsidRPr="001F6849">
        <w:t xml:space="preserve">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3C40E27" w14:textId="5BAB173A" w:rsidR="00CA6A8E" w:rsidRPr="001F6849" w:rsidRDefault="00CA6A8E" w:rsidP="00CA6A8E">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w:t>
      </w:r>
      <w:proofErr w:type="spellStart"/>
      <w:r w:rsidR="006F1B49" w:rsidRPr="001F6849">
        <w:rPr>
          <w:rFonts w:cs="Times New Roman"/>
          <w:szCs w:val="24"/>
        </w:rPr>
        <w:t>Mather</w:t>
      </w:r>
      <w:proofErr w:type="spellEnd"/>
      <w:r w:rsidR="006F1B49" w:rsidRPr="001F6849">
        <w:rPr>
          <w:rFonts w:cs="Times New Roman"/>
          <w:szCs w:val="24"/>
        </w:rPr>
        <w:t xml:space="preserve"> 2016; Chloupková 2007)</w:t>
      </w:r>
      <w:r w:rsidRPr="001F6849">
        <w:fldChar w:fldCharType="end"/>
      </w:r>
      <w:r w:rsidR="006F1B49" w:rsidRPr="001F6849">
        <w:t xml:space="preserve">. </w:t>
      </w:r>
    </w:p>
    <w:p w14:paraId="3FEB35C4" w14:textId="77777777" w:rsidR="009C7ECC" w:rsidRPr="001F6849" w:rsidRDefault="001F0D3F" w:rsidP="009C7ECC">
      <w:pPr>
        <w:pStyle w:val="Normlnprvnodsazen"/>
        <w:keepNext/>
      </w:pPr>
      <w:r w:rsidRPr="001F6849">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22786AE3" w:rsidR="006F1B49" w:rsidRPr="001F68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w:t>
      </w:r>
      <w:proofErr w:type="spellStart"/>
      <w:r w:rsidR="00EC211D" w:rsidRPr="001F6849">
        <w:t>Bogdanova</w:t>
      </w:r>
      <w:proofErr w:type="spellEnd"/>
      <w:r w:rsidR="00EC211D" w:rsidRPr="001F6849">
        <w:t xml:space="preserve">, Boulanger, </w:t>
      </w:r>
      <w:proofErr w:type="spellStart"/>
      <w:r w:rsidR="00EC211D" w:rsidRPr="001F6849">
        <w:t>Zheng</w:t>
      </w:r>
      <w:proofErr w:type="spellEnd"/>
      <w:r w:rsidR="00EC211D" w:rsidRPr="001F6849">
        <w:t xml:space="preserve"> 2016)</w:t>
      </w:r>
      <w:r w:rsidR="00EC211D" w:rsidRPr="001F6849">
        <w:fldChar w:fldCharType="end"/>
      </w:r>
      <w:r w:rsidRPr="001F6849">
        <w:t>)</w:t>
      </w:r>
      <w:r w:rsidR="00A11AF5" w:rsidRPr="001F6849">
        <w:t xml:space="preserve"> </w:t>
      </w:r>
      <w:r w:rsidR="00A11AF5" w:rsidRPr="001F6849">
        <w:rPr>
          <w:highlight w:val="yellow"/>
        </w:rPr>
        <w:t>#TODO upravit do češtiny</w:t>
      </w:r>
    </w:p>
    <w:p w14:paraId="1D8108EA" w14:textId="2AE42926" w:rsidR="00EE6D7D" w:rsidRPr="001F6849" w:rsidRDefault="00337667" w:rsidP="00A11AF5">
      <w:pPr>
        <w:pStyle w:val="Normlnprvnodsazen"/>
        <w:ind w:firstLine="0"/>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F6849">
        <w:t>vergence</w:t>
      </w:r>
      <w:proofErr w:type="spellEnd"/>
      <w:r w:rsidR="00DF14FD" w:rsidRPr="001F6849">
        <w:t xml:space="preserve"> </w:t>
      </w:r>
      <w:proofErr w:type="spellStart"/>
      <w:r w:rsidR="00DF14FD" w:rsidRPr="001F6849">
        <w:t>accomodation</w:t>
      </w:r>
      <w:proofErr w:type="spellEnd"/>
      <w:r w:rsidR="00DF14FD" w:rsidRPr="001F6849">
        <w:t xml:space="preserve"> </w:t>
      </w:r>
      <w:proofErr w:type="spellStart"/>
      <w:r w:rsidR="00DF14FD" w:rsidRPr="001F6849">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w:t>
      </w:r>
      <w:proofErr w:type="spellStart"/>
      <w:r w:rsidR="0026039C" w:rsidRPr="001F6849">
        <w:t>LaValle</w:t>
      </w:r>
      <w:proofErr w:type="spellEnd"/>
      <w:r w:rsidR="0026039C" w:rsidRPr="001F6849">
        <w:t xml:space="preserve"> 2020)</w:t>
      </w:r>
      <w:r w:rsidR="0026039C" w:rsidRPr="001F6849">
        <w:fldChar w:fldCharType="end"/>
      </w:r>
      <w:r w:rsidR="0026039C" w:rsidRPr="001F6849">
        <w:t xml:space="preserve"> zmiňuje fakt, že monokulárních vodítek by mělo při tvorbě </w:t>
      </w:r>
      <w:del w:id="102" w:author="Jan Horák" w:date="2023-06-15T11:53:00Z">
        <w:r w:rsidR="0026039C" w:rsidRPr="001F6849" w:rsidDel="00BC59E7">
          <w:delText>virutální</w:delText>
        </w:r>
      </w:del>
      <w:ins w:id="103"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32DEE97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1F6849">
        <w:t>frame</w:t>
      </w:r>
      <w:proofErr w:type="spellEnd"/>
      <w:r w:rsidR="00165789" w:rsidRPr="001F6849">
        <w:t xml:space="preserve"> per second)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w:t>
      </w:r>
      <w:proofErr w:type="spellStart"/>
      <w:r w:rsidR="000B6ABB" w:rsidRPr="001F6849">
        <w:t>LaValle</w:t>
      </w:r>
      <w:proofErr w:type="spellEnd"/>
      <w:r w:rsidR="000B6ABB" w:rsidRPr="001F6849">
        <w:t xml:space="preserv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p>
    <w:p w14:paraId="7518A19C" w14:textId="5E4436E4" w:rsidR="00181BBF" w:rsidRPr="001F6849" w:rsidRDefault="00BC3D00" w:rsidP="002656D4">
      <w:pPr>
        <w:pStyle w:val="Heading2"/>
        <w:rPr>
          <w:lang w:val="cs-CZ"/>
        </w:rPr>
      </w:pPr>
      <w:r w:rsidRPr="001F6849">
        <w:rPr>
          <w:lang w:val="cs-CZ"/>
        </w:rPr>
        <w:t>#</w:t>
      </w:r>
      <w:proofErr w:type="gramStart"/>
      <w:r w:rsidRPr="001F6849">
        <w:rPr>
          <w:lang w:val="cs-CZ"/>
        </w:rPr>
        <w:t xml:space="preserve">TODO - </w:t>
      </w:r>
      <w:r w:rsidR="001E0F8C" w:rsidRPr="001F6849">
        <w:rPr>
          <w:lang w:val="cs-CZ"/>
        </w:rPr>
        <w:t>Principy</w:t>
      </w:r>
      <w:proofErr w:type="gramEnd"/>
      <w:r w:rsidR="001E0F8C" w:rsidRPr="001F6849">
        <w:rPr>
          <w:lang w:val="cs-CZ"/>
        </w:rPr>
        <w:t xml:space="preserve"> 3D modelování </w:t>
      </w:r>
      <w:r w:rsidR="000B14FA" w:rsidRPr="001F6849">
        <w:rPr>
          <w:lang w:val="cs-CZ"/>
        </w:rPr>
        <w:t>v kontextu VR</w:t>
      </w:r>
      <w:r w:rsidR="003D6F39" w:rsidRPr="001F6849">
        <w:rPr>
          <w:lang w:val="cs-CZ"/>
        </w:rPr>
        <w:t xml:space="preserve"> a kartografie</w:t>
      </w:r>
    </w:p>
    <w:p w14:paraId="277F17A3" w14:textId="4A71ECDF" w:rsidR="00C05E88" w:rsidRPr="001F6849" w:rsidRDefault="00C05E88" w:rsidP="00C05E88">
      <w:pPr>
        <w:rPr>
          <w:lang w:eastAsia="cs-CZ"/>
        </w:rPr>
      </w:pPr>
      <w:r w:rsidRPr="001F6849">
        <w:rPr>
          <w:lang w:eastAsia="cs-CZ"/>
        </w:rPr>
        <w:t xml:space="preserve">3D kartografická vizualizace na webu není příliš rozšířená </w:t>
      </w:r>
      <w:r w:rsidRPr="001F6849">
        <w:rPr>
          <w:lang w:eastAsia="cs-CZ"/>
        </w:rPr>
        <w:fldChar w:fldCharType="begin"/>
      </w:r>
      <w:r w:rsidRPr="001F6849">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1F6849">
        <w:rPr>
          <w:lang w:eastAsia="cs-CZ"/>
        </w:rPr>
        <w:fldChar w:fldCharType="separate"/>
      </w:r>
      <w:r w:rsidRPr="001F6849">
        <w:t>(Cibula 2021)</w:t>
      </w:r>
      <w:r w:rsidRPr="001F6849">
        <w:rPr>
          <w:lang w:eastAsia="cs-CZ"/>
        </w:rPr>
        <w:fldChar w:fldCharType="end"/>
      </w:r>
      <w:r w:rsidRPr="001F6849">
        <w:rPr>
          <w:lang w:eastAsia="cs-CZ"/>
        </w:rPr>
        <w:t xml:space="preserve">, 3D kartografická vizualizace v rámci virtuální reality pak ještě méně. </w:t>
      </w:r>
    </w:p>
    <w:p w14:paraId="3C5D4CC8" w14:textId="626AECFC" w:rsidR="003D6F39" w:rsidRPr="001F6849" w:rsidRDefault="003D6F39" w:rsidP="003D6F39">
      <w:pPr>
        <w:pStyle w:val="Heading3"/>
        <w:rPr>
          <w:lang w:eastAsia="cs-CZ"/>
        </w:rPr>
      </w:pPr>
      <w:proofErr w:type="gramStart"/>
      <w:r w:rsidRPr="001F6849">
        <w:rPr>
          <w:lang w:eastAsia="cs-CZ"/>
        </w:rPr>
        <w:t>3D</w:t>
      </w:r>
      <w:proofErr w:type="gramEnd"/>
      <w:r w:rsidRPr="001F6849">
        <w:rPr>
          <w:lang w:eastAsia="cs-CZ"/>
        </w:rPr>
        <w:t xml:space="preserve">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AB51E51"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používaná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w:t>
      </w:r>
      <w:r w:rsidRPr="001F6849">
        <w:lastRenderedPageBreak/>
        <w:t>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w:t>
      </w:r>
      <w:proofErr w:type="spellStart"/>
      <w:r w:rsidR="00331DCE" w:rsidRPr="001F6849">
        <w:rPr>
          <w:rFonts w:cs="Times New Roman"/>
          <w:szCs w:val="24"/>
        </w:rPr>
        <w:t>Semmo</w:t>
      </w:r>
      <w:proofErr w:type="spellEnd"/>
      <w:r w:rsidR="00331DCE" w:rsidRPr="001F6849">
        <w:rPr>
          <w:rFonts w:cs="Times New Roman"/>
          <w:szCs w:val="24"/>
        </w:rPr>
        <w:t xml:space="preserve">, </w:t>
      </w:r>
      <w:proofErr w:type="spellStart"/>
      <w:r w:rsidR="00331DCE" w:rsidRPr="001F6849">
        <w:rPr>
          <w:rFonts w:cs="Times New Roman"/>
          <w:szCs w:val="24"/>
        </w:rPr>
        <w:t>Döllner</w:t>
      </w:r>
      <w:proofErr w:type="spellEnd"/>
      <w:r w:rsidR="00331DCE" w:rsidRPr="001F6849">
        <w:rPr>
          <w:rFonts w:cs="Times New Roman"/>
          <w:szCs w:val="24"/>
        </w:rPr>
        <w:t xml:space="preserve">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w:t>
      </w:r>
      <w:proofErr w:type="spellStart"/>
      <w:r w:rsidR="00331DCE" w:rsidRPr="001F6849">
        <w:t>Bandrova</w:t>
      </w:r>
      <w:proofErr w:type="spellEnd"/>
      <w:r w:rsidR="00331DCE" w:rsidRPr="001F6849">
        <w:t xml:space="preserve">, </w:t>
      </w:r>
      <w:proofErr w:type="spellStart"/>
      <w:r w:rsidR="00331DCE" w:rsidRPr="001F6849">
        <w:t>Bonchev</w:t>
      </w:r>
      <w:proofErr w:type="spellEnd"/>
      <w:r w:rsidR="00331DCE" w:rsidRPr="001F6849">
        <w:t xml:space="preserve">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w:t>
      </w:r>
      <w:proofErr w:type="spellStart"/>
      <w:r w:rsidRPr="001F6849">
        <w:t>Biljecki</w:t>
      </w:r>
      <w:proofErr w:type="spellEnd"/>
      <w:r w:rsidRPr="001F6849">
        <w:t xml:space="preserve">, </w:t>
      </w:r>
      <w:proofErr w:type="spellStart"/>
      <w:r w:rsidRPr="001F6849">
        <w:t>Ledoux</w:t>
      </w:r>
      <w:proofErr w:type="spellEnd"/>
      <w:r w:rsidRPr="001F6849">
        <w:t xml:space="preserve">, </w:t>
      </w:r>
      <w:proofErr w:type="spellStart"/>
      <w:r w:rsidRPr="001F6849">
        <w:t>Stoter</w:t>
      </w:r>
      <w:proofErr w:type="spellEnd"/>
      <w:r w:rsidRPr="001F6849">
        <w:t xml:space="preserve">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w:t>
      </w:r>
      <w:proofErr w:type="spellStart"/>
      <w:r w:rsidR="00036776" w:rsidRPr="001F6849">
        <w:t>Ghulam</w:t>
      </w:r>
      <w:proofErr w:type="spellEnd"/>
      <w:r w:rsidR="00036776" w:rsidRPr="001F6849">
        <w:t xml:space="preserve">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B00218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zdroj: KAM </w:t>
      </w:r>
      <w:proofErr w:type="gramStart"/>
      <w:r w:rsidRPr="001F6849">
        <w:t>Brno - 3D</w:t>
      </w:r>
      <w:proofErr w:type="gramEnd"/>
      <w:r w:rsidRPr="001F6849">
        <w:t xml:space="preserve"> model města Brna, 2023)</w:t>
      </w:r>
    </w:p>
    <w:p w14:paraId="4674482E" w14:textId="7644FF88" w:rsidR="00AB45B4" w:rsidRPr="001F6849" w:rsidRDefault="00AB45B4" w:rsidP="00331DCE">
      <w:pPr>
        <w:pStyle w:val="Normlnprvnodsazen"/>
      </w:pPr>
      <w:r w:rsidRPr="001F6849">
        <w:lastRenderedPageBreak/>
        <w:t xml:space="preserve">Jako důležitou problematiku zmiňuje </w:t>
      </w:r>
      <w:r w:rsidRPr="001F6849">
        <w:fldChar w:fldCharType="begin"/>
      </w:r>
      <w:r w:rsidR="009F7D92" w:rsidRPr="001F6849">
        <w:instrText xml:space="preserve"> ADDIN ZOTERO_ITEM CSL_CITATION {"citationID":"pyYXfhhk","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9F7D92" w:rsidRPr="001F6849">
        <w:instrText xml:space="preserve"> ADDIN ZOTERO_ITEM CSL_CITATION {"citationID":"cz6cyLsT","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3E7A8760" w14:textId="48A4AC9A"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9F7D92" w:rsidRPr="001F6849">
        <w:instrText xml:space="preserve"> ADDIN ZOTERO_ITEM CSL_CITATION {"citationID":"Qk91xJhn","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proofErr w:type="gramStart"/>
      <w:r w:rsidR="00054069" w:rsidRPr="001F6849">
        <w:t>minimalizována</w:t>
      </w:r>
      <w:proofErr w:type="gramEnd"/>
      <w:r w:rsidR="004A11B2" w:rsidRPr="001F6849">
        <w:t xml:space="preserve"> popř. ošetřena již existujícími řešeními. </w:t>
      </w:r>
    </w:p>
    <w:p w14:paraId="33E6664D" w14:textId="54FEFC88" w:rsidR="00253096" w:rsidRPr="001F6849" w:rsidRDefault="004A11B2" w:rsidP="003D6F39">
      <w:pPr>
        <w:pStyle w:val="Normlnprvnodsazen"/>
        <w:ind w:firstLine="0"/>
      </w:pPr>
      <w:r w:rsidRPr="001F6849">
        <w:rPr>
          <w:highlight w:val="yellow"/>
        </w:rPr>
        <w:t>#</w:t>
      </w:r>
      <w:proofErr w:type="gramStart"/>
      <w:r w:rsidRPr="001F6849">
        <w:rPr>
          <w:highlight w:val="yellow"/>
        </w:rPr>
        <w:t xml:space="preserve">TODO - </w:t>
      </w:r>
      <w:r w:rsidR="00253096" w:rsidRPr="001F6849">
        <w:rPr>
          <w:highlight w:val="yellow"/>
        </w:rPr>
        <w:t>Datové</w:t>
      </w:r>
      <w:proofErr w:type="gramEnd"/>
      <w:r w:rsidR="00253096" w:rsidRPr="001F6849">
        <w:rPr>
          <w:highlight w:val="yellow"/>
        </w:rPr>
        <w:t xml:space="preserve"> modely – GIS =&gt; 3D web</w:t>
      </w:r>
    </w:p>
    <w:p w14:paraId="3F9CCEDF" w14:textId="69A9D8AC" w:rsidR="00D727F5" w:rsidRPr="001F6849" w:rsidRDefault="00D727F5" w:rsidP="00D727F5">
      <w:pPr>
        <w:pStyle w:val="Heading3"/>
      </w:pPr>
      <w:r w:rsidRPr="001F6849">
        <w:t>3D formáty pro web</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104" w:author="Lukáš Herman" w:date="2023-02-06T14:25:00Z">
        <w:r w:rsidRPr="001F6849" w:rsidDel="00227A2E">
          <w:rPr>
            <w:lang w:eastAsia="en-US"/>
          </w:rPr>
          <w:delText>atiributy</w:delText>
        </w:r>
      </w:del>
      <w:ins w:id="105"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Pr="001F6849" w:rsidRDefault="00813700" w:rsidP="00D727F5">
      <w:pPr>
        <w:pStyle w:val="Normlnprvnodsazen"/>
        <w:ind w:firstLine="0"/>
        <w:rPr>
          <w:lang w:eastAsia="en-US"/>
        </w:rPr>
      </w:pPr>
      <w:r w:rsidRPr="001F6849">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9"/>
                    <a:stretch>
                      <a:fillRect/>
                    </a:stretch>
                  </pic:blipFill>
                  <pic:spPr>
                    <a:xfrm>
                      <a:off x="0" y="0"/>
                      <a:ext cx="2454224" cy="1313835"/>
                    </a:xfrm>
                    <a:prstGeom prst="rect">
                      <a:avLst/>
                    </a:prstGeom>
                  </pic:spPr>
                </pic:pic>
              </a:graphicData>
            </a:graphic>
          </wp:inline>
        </w:drawing>
      </w: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C369781" w14:textId="11B001C9" w:rsidR="00EB1F3E" w:rsidRPr="001F6849" w:rsidRDefault="00EB1F3E" w:rsidP="00EB1F3E">
      <w:pPr>
        <w:pStyle w:val="Heading3"/>
        <w:rPr>
          <w:lang w:eastAsia="cs-CZ"/>
        </w:rPr>
      </w:pPr>
      <w:r w:rsidRPr="001F6849">
        <w:rPr>
          <w:lang w:eastAsia="cs-CZ"/>
        </w:rPr>
        <w:t>Zobrazení</w:t>
      </w:r>
    </w:p>
    <w:p w14:paraId="28413CAF" w14:textId="2B2C5AC3" w:rsidR="00EB1F3E" w:rsidRPr="001F6849" w:rsidRDefault="00EB1F3E" w:rsidP="00EB1F3E">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09A18CA5" w14:textId="6973EDA7" w:rsidR="00EB1F3E" w:rsidRPr="001F6849" w:rsidRDefault="00EB1F3E" w:rsidP="00EB1F3E">
      <w:pPr>
        <w:pStyle w:val="ListParagraph"/>
        <w:numPr>
          <w:ilvl w:val="0"/>
          <w:numId w:val="7"/>
        </w:numPr>
        <w:rPr>
          <w:lang w:eastAsia="cs-CZ"/>
        </w:rPr>
      </w:pPr>
      <w:r w:rsidRPr="001F6849">
        <w:rPr>
          <w:lang w:eastAsia="cs-CZ"/>
        </w:rPr>
        <w:t>Způsob promítání scény</w:t>
      </w:r>
    </w:p>
    <w:p w14:paraId="1F71044D" w14:textId="679F37A1" w:rsidR="000B66BE" w:rsidRPr="001F6849" w:rsidRDefault="000B66BE" w:rsidP="00EB1F3E">
      <w:pPr>
        <w:pStyle w:val="ListParagraph"/>
        <w:numPr>
          <w:ilvl w:val="0"/>
          <w:numId w:val="7"/>
        </w:numPr>
        <w:rPr>
          <w:lang w:eastAsia="cs-CZ"/>
        </w:rPr>
      </w:pPr>
      <w:proofErr w:type="spellStart"/>
      <w:r w:rsidRPr="001F6849">
        <w:rPr>
          <w:lang w:eastAsia="cs-CZ"/>
        </w:rPr>
        <w:t>Furstrum</w:t>
      </w:r>
      <w:proofErr w:type="spellEnd"/>
    </w:p>
    <w:p w14:paraId="799A6075" w14:textId="067B85DC" w:rsidR="000B66BE" w:rsidRPr="001F6849" w:rsidRDefault="000B66BE" w:rsidP="000B66BE">
      <w:pPr>
        <w:pStyle w:val="ListParagraph"/>
        <w:numPr>
          <w:ilvl w:val="0"/>
          <w:numId w:val="7"/>
        </w:numPr>
        <w:rPr>
          <w:lang w:eastAsia="cs-CZ"/>
        </w:rPr>
      </w:pPr>
      <w:proofErr w:type="spellStart"/>
      <w:r w:rsidRPr="001F6849">
        <w:rPr>
          <w:lang w:eastAsia="cs-CZ"/>
        </w:rPr>
        <w:t>Culling</w:t>
      </w:r>
      <w:proofErr w:type="spellEnd"/>
    </w:p>
    <w:p w14:paraId="4BCAF9C7" w14:textId="3DC5EC6E" w:rsidR="000B66BE" w:rsidRPr="001F6849" w:rsidRDefault="000B66BE" w:rsidP="000B66BE">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lastRenderedPageBreak/>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63E296B1" w14:textId="4F3F8DF5" w:rsidR="00931B57" w:rsidRPr="001F6849" w:rsidRDefault="00EB1F3E" w:rsidP="00462C08">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758FBFD6" w14:textId="68A49D13" w:rsidR="00931B57" w:rsidRPr="001F6849" w:rsidRDefault="00931B57" w:rsidP="00931B57">
      <w:pPr>
        <w:pStyle w:val="Heading3"/>
      </w:pPr>
      <w:r w:rsidRPr="001F6849">
        <w:t>VR a kartografie</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383D86E0" w14:textId="71EFDEA7" w:rsidR="00260F6F" w:rsidRPr="001F6849" w:rsidRDefault="00C6634E" w:rsidP="00FC7019">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106" w:author="Lukáš Herman" w:date="2023-02-21T16:21:00Z">
        <w:r w:rsidR="00247F6B" w:rsidRPr="001F6849">
          <w:rPr>
            <w:lang w:eastAsia="cs-CZ"/>
          </w:rPr>
          <w:t>J</w:t>
        </w:r>
      </w:ins>
      <w:del w:id="107" w:author="Lukáš Herman" w:date="2023-02-21T16:21:00Z">
        <w:r w:rsidRPr="001F6849" w:rsidDel="00247F6B">
          <w:rPr>
            <w:lang w:eastAsia="cs-CZ"/>
          </w:rPr>
          <w:delText>j</w:delText>
        </w:r>
      </w:del>
      <w:r w:rsidRPr="001F6849">
        <w:rPr>
          <w:lang w:eastAsia="cs-CZ"/>
        </w:rPr>
        <w:t>ava</w:t>
      </w:r>
      <w:ins w:id="108" w:author="Lukáš Herman" w:date="2023-02-21T16:21:00Z">
        <w:r w:rsidR="00247F6B" w:rsidRPr="001F6849">
          <w:rPr>
            <w:lang w:eastAsia="cs-CZ"/>
          </w:rPr>
          <w:t>S</w:t>
        </w:r>
      </w:ins>
      <w:del w:id="109" w:author="Lukáš Herman" w:date="2023-02-21T16:21:00Z">
        <w:r w:rsidRPr="001F6849" w:rsidDel="00247F6B">
          <w:rPr>
            <w:lang w:eastAsia="cs-CZ"/>
          </w:rPr>
          <w:delText>sr</w:delText>
        </w:r>
      </w:del>
      <w:r w:rsidRPr="001F6849">
        <w:rPr>
          <w:lang w:eastAsia="cs-CZ"/>
        </w:rPr>
        <w:t>c</w:t>
      </w:r>
      <w:ins w:id="110" w:author="Lukáš Herman" w:date="2023-02-21T16:21:00Z">
        <w:r w:rsidR="00247F6B" w:rsidRPr="001F6849">
          <w:rPr>
            <w:lang w:eastAsia="cs-CZ"/>
          </w:rPr>
          <w:t>r</w:t>
        </w:r>
      </w:ins>
      <w:r w:rsidRPr="001F6849">
        <w:rPr>
          <w:lang w:eastAsia="cs-CZ"/>
        </w:rPr>
        <w:t>ipt</w:t>
      </w:r>
      <w:del w:id="111"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p>
    <w:p w14:paraId="11D88A76" w14:textId="213EA907" w:rsidR="00C45383" w:rsidRPr="001F6849" w:rsidRDefault="00260F6F" w:rsidP="006B5C82">
      <w:pPr>
        <w:pStyle w:val="Normlnprvnodsazen"/>
      </w:pPr>
      <w:r w:rsidRPr="001F6849">
        <w:t xml:space="preserve">Nejedná se tedy o jednotlivou technologii, ale souhru více tzv. </w:t>
      </w:r>
      <w:r w:rsidRPr="001F6849">
        <w:rPr>
          <w:i/>
          <w:iCs/>
        </w:rPr>
        <w:t xml:space="preserve">tech </w:t>
      </w:r>
      <w:proofErr w:type="spellStart"/>
      <w:r w:rsidRPr="001F6849">
        <w:rPr>
          <w:i/>
          <w:iCs/>
        </w:rPr>
        <w:t>stack</w:t>
      </w:r>
      <w:proofErr w:type="spellEnd"/>
      <w:r w:rsidRPr="001F6849">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Pr="001F6849">
        <w:rPr>
          <w:i/>
          <w:iCs/>
        </w:rPr>
        <w:t xml:space="preserve">tech </w:t>
      </w:r>
      <w:proofErr w:type="spellStart"/>
      <w:r w:rsidRPr="001F6849">
        <w:rPr>
          <w:i/>
          <w:iCs/>
        </w:rPr>
        <w:t>stacku</w:t>
      </w:r>
      <w:proofErr w:type="spellEnd"/>
      <w:r w:rsidRPr="001F6849">
        <w:t xml:space="preserve"> v kontextu </w:t>
      </w:r>
      <w:r w:rsidRPr="001F6849">
        <w:rPr>
          <w:color w:val="FF0000"/>
          <w:highlight w:val="yellow"/>
        </w:rPr>
        <w:t>specifického využití.</w:t>
      </w:r>
      <w:r w:rsidRPr="001F6849">
        <w:rPr>
          <w:highlight w:val="yellow"/>
        </w:rPr>
        <w:t xml:space="preserve"> V případě této studie se jedná o využití v rámci územního plánování.</w:t>
      </w:r>
      <w:r w:rsidRPr="001F6849">
        <w:t xml:space="preserve"> </w:t>
      </w:r>
      <w:r w:rsidR="00D3616A" w:rsidRPr="001F6849">
        <w:t xml:space="preserve">Do výběru technologie by měli vstupovat určité funkční a nefunkční požadavky vytvořené na základě profesního profilu uživatele, který by daný </w:t>
      </w:r>
      <w:proofErr w:type="spellStart"/>
      <w:r w:rsidR="00D3616A" w:rsidRPr="001F6849">
        <w:rPr>
          <w:i/>
          <w:iCs/>
        </w:rPr>
        <w:t>techstack</w:t>
      </w:r>
      <w:proofErr w:type="spellEnd"/>
      <w:r w:rsidR="00D3616A" w:rsidRPr="001F6849">
        <w:t xml:space="preserve"> využíval.</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1F6849" w:rsidRDefault="00A479E6" w:rsidP="002656D4">
      <w:pPr>
        <w:pStyle w:val="Heading2"/>
        <w:rPr>
          <w:lang w:val="cs-CZ"/>
        </w:rPr>
      </w:pPr>
      <w:r w:rsidRPr="001F6849">
        <w:rPr>
          <w:lang w:val="cs-CZ"/>
        </w:rPr>
        <w:t>Úrovně abstrakce – taxonomie technologií</w:t>
      </w:r>
    </w:p>
    <w:p w14:paraId="3341AC8A" w14:textId="23F45995" w:rsidR="00260F6F" w:rsidRPr="001F6849" w:rsidRDefault="00260F6F" w:rsidP="00260F6F">
      <w:pPr>
        <w:rPr>
          <w:lang w:eastAsia="cs-CZ"/>
        </w:rPr>
      </w:pPr>
      <w:r w:rsidRPr="001F6849">
        <w:rPr>
          <w:highlight w:val="yellow"/>
          <w:lang w:eastAsia="cs-CZ"/>
        </w:rPr>
        <w:t xml:space="preserve">#TODO – </w:t>
      </w:r>
      <w:r w:rsidR="00A1051A" w:rsidRPr="001F6849">
        <w:rPr>
          <w:highlight w:val="yellow"/>
          <w:lang w:eastAsia="cs-CZ"/>
        </w:rPr>
        <w:t xml:space="preserve">metodika výběru </w:t>
      </w:r>
      <w:proofErr w:type="gramStart"/>
      <w:r w:rsidR="00A1051A" w:rsidRPr="001F6849">
        <w:rPr>
          <w:highlight w:val="yellow"/>
          <w:lang w:eastAsia="cs-CZ"/>
        </w:rPr>
        <w:t>technologie?,</w:t>
      </w:r>
      <w:proofErr w:type="gramEnd"/>
      <w:r w:rsidR="00A1051A" w:rsidRPr="001F6849">
        <w:rPr>
          <w:highlight w:val="yellow"/>
          <w:lang w:eastAsia="cs-CZ"/>
        </w:rPr>
        <w:t xml:space="preserve"> jak určit požadavky správně?, co porovnávat?</w:t>
      </w:r>
    </w:p>
    <w:p w14:paraId="4B4AD797" w14:textId="6E21FB09" w:rsidR="004D6387" w:rsidRPr="001F6849" w:rsidRDefault="002A4B18" w:rsidP="004D6387">
      <w:pPr>
        <w:rPr>
          <w:lang w:eastAsia="cs-CZ"/>
        </w:rPr>
      </w:pPr>
      <w:r w:rsidRPr="001F6849">
        <w:rPr>
          <w:lang w:eastAsia="cs-CZ"/>
        </w:rPr>
        <w:t xml:space="preserve">Jedním z možných pohledů na klasifikaci vizualizačních technologií poskytli </w:t>
      </w:r>
      <w:r w:rsidRPr="001F6849">
        <w:rPr>
          <w:lang w:eastAsia="cs-CZ"/>
        </w:rPr>
        <w:fldChar w:fldCharType="begin"/>
      </w:r>
      <w:r w:rsidR="0014392A" w:rsidRPr="001F6849">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1F6849">
        <w:rPr>
          <w:lang w:eastAsia="cs-CZ"/>
        </w:rPr>
        <w:fldChar w:fldCharType="separate"/>
      </w:r>
      <w:r w:rsidRPr="001F6849">
        <w:t>(</w:t>
      </w:r>
      <w:proofErr w:type="spellStart"/>
      <w:r w:rsidRPr="001F6849">
        <w:t>Bostock</w:t>
      </w:r>
      <w:proofErr w:type="spellEnd"/>
      <w:r w:rsidRPr="001F6849">
        <w:t xml:space="preserve">, </w:t>
      </w:r>
      <w:proofErr w:type="spellStart"/>
      <w:r w:rsidRPr="001F6849">
        <w:t>Heer</w:t>
      </w:r>
      <w:proofErr w:type="spellEnd"/>
      <w:r w:rsidRPr="001F6849">
        <w:t xml:space="preserve"> 2009)</w:t>
      </w:r>
      <w:r w:rsidRPr="001F6849">
        <w:rPr>
          <w:lang w:eastAsia="cs-CZ"/>
        </w:rPr>
        <w:fldChar w:fldCharType="end"/>
      </w:r>
      <w:r w:rsidRPr="001F6849">
        <w:rPr>
          <w:lang w:eastAsia="cs-CZ"/>
        </w:rPr>
        <w:t xml:space="preserve">. V rámci své práce hodnotí vizualizační technologie na základě tří charakteristik, jimiž jsou </w:t>
      </w:r>
    </w:p>
    <w:p w14:paraId="416349B0" w14:textId="171D2296" w:rsidR="002A4B18" w:rsidRPr="001F6849" w:rsidRDefault="002A4B18" w:rsidP="002A4B18">
      <w:pPr>
        <w:pStyle w:val="Normlnprvnodsazen"/>
        <w:numPr>
          <w:ilvl w:val="0"/>
          <w:numId w:val="12"/>
        </w:numPr>
      </w:pPr>
      <w:r w:rsidRPr="001F6849">
        <w:t>Expresivita –</w:t>
      </w:r>
      <w:r w:rsidR="001D68F5" w:rsidRPr="001F6849">
        <w:t xml:space="preserve"> J</w:t>
      </w:r>
      <w:r w:rsidRPr="001F6849">
        <w:t>aké možné vizualizace daná technologie umožňuje</w:t>
      </w:r>
      <w:r w:rsidR="001D68F5" w:rsidRPr="001F6849">
        <w:t>?</w:t>
      </w:r>
    </w:p>
    <w:p w14:paraId="412D7600" w14:textId="16A01A49" w:rsidR="002A4B18" w:rsidRPr="001F6849" w:rsidRDefault="002A4B18" w:rsidP="002A4B18">
      <w:pPr>
        <w:pStyle w:val="Normlnprvnodsazen"/>
        <w:numPr>
          <w:ilvl w:val="0"/>
          <w:numId w:val="12"/>
        </w:numPr>
      </w:pPr>
      <w:r w:rsidRPr="001F6849">
        <w:t xml:space="preserve">Účinnost – </w:t>
      </w:r>
      <w:r w:rsidR="001D68F5" w:rsidRPr="001F6849">
        <w:t>J</w:t>
      </w:r>
      <w:r w:rsidRPr="001F6849">
        <w:t>ak dlouho zabere vytvoření vizualizace</w:t>
      </w:r>
      <w:r w:rsidR="001D68F5" w:rsidRPr="001F6849">
        <w:t>?</w:t>
      </w:r>
    </w:p>
    <w:p w14:paraId="7BBE71B9" w14:textId="422F83A5" w:rsidR="002A4B18" w:rsidRPr="001F6849" w:rsidRDefault="001D68F5" w:rsidP="002A4B18">
      <w:pPr>
        <w:pStyle w:val="Normlnprvnodsazen"/>
        <w:numPr>
          <w:ilvl w:val="0"/>
          <w:numId w:val="12"/>
        </w:numPr>
      </w:pPr>
      <w:r w:rsidRPr="001F6849">
        <w:t>Přístupnost</w:t>
      </w:r>
      <w:r w:rsidR="002A4B18" w:rsidRPr="001F6849">
        <w:t xml:space="preserve"> </w:t>
      </w:r>
      <w:r w:rsidRPr="001F6849">
        <w:t>–</w:t>
      </w:r>
      <w:r w:rsidR="002A4B18" w:rsidRPr="001F6849">
        <w:t xml:space="preserve"> </w:t>
      </w:r>
      <w:r w:rsidRPr="001F6849">
        <w:t>Jak náročné je vytvořit vizualizaci bez předchozí znalosti dané technologie?</w:t>
      </w:r>
    </w:p>
    <w:p w14:paraId="3BE85572" w14:textId="7BE742E9" w:rsidR="00C45383" w:rsidRPr="001F6849" w:rsidRDefault="00D3616A" w:rsidP="006B5C82">
      <w:proofErr w:type="spellStart"/>
      <w:r w:rsidRPr="001F6849">
        <w:t>Bostock</w:t>
      </w:r>
      <w:proofErr w:type="spellEnd"/>
      <w:r w:rsidRPr="001F6849">
        <w:t xml:space="preserve"> a </w:t>
      </w:r>
      <w:proofErr w:type="spellStart"/>
      <w:r w:rsidRPr="001F6849">
        <w:t>Heer</w:t>
      </w:r>
      <w:proofErr w:type="spellEnd"/>
      <w:r w:rsidRPr="001F6849">
        <w:t xml:space="preserve"> hodnotili </w:t>
      </w:r>
      <w:r w:rsidR="00897330" w:rsidRPr="001F6849">
        <w:t>technologie pro</w:t>
      </w:r>
      <w:r w:rsidRPr="001F6849">
        <w:t xml:space="preserve"> vizualizaci dat obecně, přístup je však aplikovatelný na konkrétní výběr technologií omezený na geoprostorová data. </w:t>
      </w:r>
      <w:r w:rsidR="00C45383" w:rsidRPr="001F6849">
        <w:t xml:space="preserve">V případě technologií pro tvorbu virtuálních prostředí / vizualizací </w:t>
      </w:r>
      <w:r w:rsidR="00C45383" w:rsidRPr="001F6849">
        <w:fldChar w:fldCharType="begin"/>
      </w:r>
      <w:r w:rsidR="0014392A" w:rsidRPr="001F6849">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rsidRPr="001F6849">
        <w:fldChar w:fldCharType="separate"/>
      </w:r>
      <w:r w:rsidR="00C45383" w:rsidRPr="001F6849">
        <w:rPr>
          <w:rFonts w:cs="Times New Roman"/>
          <w:szCs w:val="24"/>
        </w:rPr>
        <w:t>(</w:t>
      </w:r>
      <w:proofErr w:type="spellStart"/>
      <w:r w:rsidR="00C45383" w:rsidRPr="001F6849">
        <w:rPr>
          <w:rFonts w:cs="Times New Roman"/>
          <w:szCs w:val="24"/>
        </w:rPr>
        <w:t>Çöltekin</w:t>
      </w:r>
      <w:proofErr w:type="spellEnd"/>
      <w:r w:rsidR="00C45383" w:rsidRPr="001F6849">
        <w:rPr>
          <w:rFonts w:cs="Times New Roman"/>
          <w:szCs w:val="24"/>
        </w:rPr>
        <w:t xml:space="preserve"> et al. 2020b)</w:t>
      </w:r>
      <w:r w:rsidR="00C45383" w:rsidRPr="001F6849">
        <w:fldChar w:fldCharType="end"/>
      </w:r>
      <w:r w:rsidR="00C45383" w:rsidRPr="001F6849">
        <w:t xml:space="preserve"> kategorizují dle 3 kritérií (technologie, návrh a lidské faktory).  </w:t>
      </w:r>
    </w:p>
    <w:p w14:paraId="3AF052DC" w14:textId="57539C39" w:rsidR="004D6387" w:rsidRPr="001F6849" w:rsidRDefault="001D68F5" w:rsidP="00897330">
      <w:pPr>
        <w:pStyle w:val="Normlnprvnodsazen"/>
      </w:pPr>
      <w:r w:rsidRPr="001F6849">
        <w:t xml:space="preserve">Dalším z kategorizačních kritérií pro popis technologií je </w:t>
      </w:r>
      <w:r w:rsidR="00FC7019" w:rsidRPr="001F6849">
        <w:t>úrovně</w:t>
      </w:r>
      <w:r w:rsidRPr="001F6849">
        <w:t xml:space="preserve"> podrobnosti,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 xml:space="preserve">). </w:t>
      </w:r>
    </w:p>
    <w:p w14:paraId="15DD99AE" w14:textId="1414105F"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proofErr w:type="gramStart"/>
      <w:r w:rsidR="00897330" w:rsidRPr="001F6849">
        <w:t>software</w:t>
      </w:r>
      <w:r w:rsidR="00847162" w:rsidRPr="001F6849">
        <w:t xml:space="preserve"> - </w:t>
      </w:r>
      <w:r w:rsidR="00897330" w:rsidRPr="001F6849">
        <w:t>vyvinutý</w:t>
      </w:r>
      <w:proofErr w:type="gramEnd"/>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systém - </w:t>
      </w:r>
      <w:r w:rsidR="00897330" w:rsidRPr="001F6849">
        <w:t>je možné považovat klasické GIS řešení (QGIS, ArcGIS, GRASS aj.</w:t>
      </w:r>
      <w:del w:id="112"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lastRenderedPageBreak/>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 Více o webových řešeních dále.</w:t>
      </w:r>
      <w:r w:rsidR="003E04FB" w:rsidRPr="001F6849">
        <w:t xml:space="preserve"> </w:t>
      </w:r>
      <w:r w:rsidR="00847162" w:rsidRPr="001F6849">
        <w:t>Pro dosažení daného případu užití je v mnoha případech využíváno technologií napříč všemi zmíněnými kategoriemi.</w:t>
      </w:r>
    </w:p>
    <w:p w14:paraId="7C642D3B" w14:textId="77777777" w:rsidR="00FD0AFD" w:rsidRPr="001F6849" w:rsidRDefault="000558F0" w:rsidP="00FD0AFD">
      <w:pPr>
        <w:keepNext/>
      </w:pPr>
      <w:r w:rsidRPr="001F6849">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30"/>
                    <a:stretch>
                      <a:fillRect/>
                    </a:stretch>
                  </pic:blipFill>
                  <pic:spPr>
                    <a:xfrm>
                      <a:off x="0" y="0"/>
                      <a:ext cx="5044684" cy="2494498"/>
                    </a:xfrm>
                    <a:prstGeom prst="rect">
                      <a:avLst/>
                    </a:prstGeom>
                  </pic:spPr>
                </pic:pic>
              </a:graphicData>
            </a:graphic>
          </wp:inline>
        </w:drawing>
      </w:r>
    </w:p>
    <w:p w14:paraId="6F678D85" w14:textId="27806A52" w:rsidR="000558F0" w:rsidRPr="001F6849" w:rsidRDefault="00FD0AFD" w:rsidP="006E0000">
      <w:pPr>
        <w:pStyle w:val="Caption"/>
        <w:rPr>
          <w:lang w:eastAsia="cs-CZ"/>
        </w:rPr>
      </w:pPr>
      <w:r w:rsidRPr="001F6849">
        <w:rPr>
          <w:highlight w:val="yellow"/>
        </w:rPr>
        <w:t xml:space="preserve">Obr. </w:t>
      </w:r>
      <w:r w:rsidRPr="001F6849">
        <w:rPr>
          <w:highlight w:val="yellow"/>
        </w:rPr>
        <w:fldChar w:fldCharType="begin"/>
      </w:r>
      <w:r w:rsidRPr="001F6849">
        <w:rPr>
          <w:highlight w:val="yellow"/>
        </w:rPr>
        <w:instrText xml:space="preserve"> SEQ Obr. \* ARABIC </w:instrText>
      </w:r>
      <w:r w:rsidRPr="001F6849">
        <w:rPr>
          <w:highlight w:val="yellow"/>
        </w:rPr>
        <w:fldChar w:fldCharType="separate"/>
      </w:r>
      <w:r w:rsidR="00C576A2" w:rsidRPr="001F6849">
        <w:rPr>
          <w:noProof/>
          <w:highlight w:val="yellow"/>
        </w:rPr>
        <w:t>10</w:t>
      </w:r>
      <w:r w:rsidRPr="001F6849">
        <w:rPr>
          <w:highlight w:val="yellow"/>
        </w:rPr>
        <w:fldChar w:fldCharType="end"/>
      </w:r>
      <w:r w:rsidRPr="001F6849">
        <w:rPr>
          <w:highlight w:val="yellow"/>
        </w:rPr>
        <w:t xml:space="preserve"> Taxonomie technologií umožňujících vykreslení 3D grafiky na webu. (zdroj: </w:t>
      </w:r>
      <w:r w:rsidRPr="001F6849">
        <w:rPr>
          <w:highlight w:val="yellow"/>
        </w:rPr>
        <w:fldChar w:fldCharType="begin"/>
      </w:r>
      <w:r w:rsidRPr="001F6849">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Trevett</w:t>
      </w:r>
      <w:proofErr w:type="spellEnd"/>
      <w:r w:rsidRPr="001F6849">
        <w:rPr>
          <w:highlight w:val="yellow"/>
        </w:rPr>
        <w:t xml:space="preserve"> 2011)</w:t>
      </w:r>
      <w:r w:rsidRPr="001F6849">
        <w:rPr>
          <w:highlight w:val="yellow"/>
        </w:rPr>
        <w:fldChar w:fldCharType="end"/>
      </w:r>
      <w:r w:rsidRPr="001F6849">
        <w:rPr>
          <w:highlight w:val="yellow"/>
        </w:rPr>
        <w:t>)</w:t>
      </w:r>
      <w:r w:rsidRPr="001F6849">
        <w:t xml:space="preserve"> </w:t>
      </w:r>
      <w:r w:rsidRPr="001F6849">
        <w:rPr>
          <w:highlight w:val="yellow"/>
        </w:rPr>
        <w:t>#TODO – upravit do češtiny</w:t>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2F71CE3"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1</w:t>
      </w:r>
      <w:r w:rsidRPr="001F6849">
        <w:fldChar w:fldCharType="end"/>
      </w:r>
      <w:r w:rsidRPr="001F6849">
        <w:t xml:space="preserve"> Taxonomie </w:t>
      </w:r>
      <w:del w:id="113" w:author="Lukáš Herman" w:date="2023-02-06T14:26:00Z">
        <w:r w:rsidRPr="001F6849" w:rsidDel="00227A2E">
          <w:delText>weobvých</w:delText>
        </w:r>
      </w:del>
      <w:ins w:id="114" w:author="Lukáš Herman" w:date="2023-02-06T14:26:00Z">
        <w:r w:rsidR="00227A2E" w:rsidRPr="001F6849">
          <w:t>webových</w:t>
        </w:r>
      </w:ins>
      <w:r w:rsidRPr="001F6849">
        <w:t xml:space="preserve"> technologií umožňujících tvorbu </w:t>
      </w:r>
      <w:del w:id="115" w:author="Lukáš Herman" w:date="2023-02-06T14:26:00Z">
        <w:r w:rsidRPr="001F6849" w:rsidDel="00227A2E">
          <w:delText>virutálních</w:delText>
        </w:r>
      </w:del>
      <w:ins w:id="116"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p>
    <w:p w14:paraId="1D94495B" w14:textId="77777777" w:rsidR="00476706" w:rsidRPr="001F6849" w:rsidRDefault="00476706" w:rsidP="00476706"/>
    <w:p w14:paraId="07AE58B0" w14:textId="458DEA4A" w:rsidR="00A479E6" w:rsidRPr="001F6849" w:rsidRDefault="00E0077F" w:rsidP="002656D4">
      <w:pPr>
        <w:pStyle w:val="Heading2"/>
        <w:rPr>
          <w:lang w:val="cs-CZ"/>
        </w:rPr>
      </w:pPr>
      <w:r w:rsidRPr="001F6849">
        <w:rPr>
          <w:lang w:val="cs-CZ"/>
        </w:rPr>
        <w:lastRenderedPageBreak/>
        <w:t xml:space="preserve">GIS </w:t>
      </w:r>
    </w:p>
    <w:p w14:paraId="7061F9C3" w14:textId="4CDA8185" w:rsidR="00476706" w:rsidRPr="001F6849" w:rsidRDefault="00476706" w:rsidP="00476706">
      <w:pPr>
        <w:rPr>
          <w:lang w:eastAsia="cs-CZ"/>
        </w:rPr>
      </w:pPr>
      <w:r w:rsidRPr="001F6849">
        <w:rPr>
          <w:lang w:eastAsia="cs-CZ"/>
        </w:rPr>
        <w:t>…</w:t>
      </w:r>
    </w:p>
    <w:p w14:paraId="387DB993" w14:textId="640F404D" w:rsidR="00426C6A" w:rsidRPr="001F6849" w:rsidRDefault="00426C6A" w:rsidP="00426C6A">
      <w:pPr>
        <w:pStyle w:val="Heading3"/>
        <w:rPr>
          <w:lang w:eastAsia="cs-CZ"/>
        </w:rPr>
      </w:pPr>
      <w:r w:rsidRPr="001F6849">
        <w:rPr>
          <w:lang w:eastAsia="cs-CZ"/>
        </w:rPr>
        <w:t>Desktop</w:t>
      </w:r>
    </w:p>
    <w:p w14:paraId="42C73980" w14:textId="79EE213D" w:rsidR="00476706" w:rsidRPr="001F6849" w:rsidRDefault="00476706" w:rsidP="00E0077F">
      <w:pPr>
        <w:pStyle w:val="Normlnprvnodsazen"/>
        <w:ind w:firstLine="0"/>
        <w:rPr>
          <w:b/>
          <w:bCs/>
        </w:rPr>
      </w:pPr>
      <w:r w:rsidRPr="001F6849">
        <w:rPr>
          <w:b/>
          <w:bCs/>
        </w:rPr>
        <w:t>ESRI</w:t>
      </w:r>
    </w:p>
    <w:p w14:paraId="3F7E23FC" w14:textId="1A48E76E" w:rsidR="00476706" w:rsidRPr="001F6849" w:rsidRDefault="00476706" w:rsidP="00476706">
      <w:pPr>
        <w:pStyle w:val="Normlnprvnodsazen"/>
        <w:numPr>
          <w:ilvl w:val="0"/>
          <w:numId w:val="7"/>
        </w:numPr>
        <w:rPr>
          <w:b/>
          <w:bCs/>
        </w:rPr>
      </w:pPr>
      <w:r w:rsidRPr="001F6849">
        <w:t xml:space="preserve">ArcGIS JS API – jen </w:t>
      </w:r>
      <w:proofErr w:type="gramStart"/>
      <w:r w:rsidRPr="001F6849">
        <w:t>3D</w:t>
      </w:r>
      <w:proofErr w:type="gramEnd"/>
    </w:p>
    <w:p w14:paraId="49E8C639" w14:textId="365BC700" w:rsidR="00426C6A" w:rsidRPr="001F6849" w:rsidRDefault="001243AB" w:rsidP="00476706">
      <w:pPr>
        <w:pStyle w:val="Normlnprvnodsazen"/>
        <w:numPr>
          <w:ilvl w:val="0"/>
          <w:numId w:val="7"/>
        </w:numPr>
      </w:pPr>
      <w:proofErr w:type="spellStart"/>
      <w:r w:rsidRPr="001F6849">
        <w:t>Esri</w:t>
      </w:r>
      <w:proofErr w:type="spellEnd"/>
      <w:r w:rsidRPr="001F6849">
        <w:t xml:space="preserve"> City </w:t>
      </w:r>
      <w:proofErr w:type="spellStart"/>
      <w:r w:rsidRPr="001F6849">
        <w:t>Engine</w:t>
      </w:r>
      <w:proofErr w:type="spellEnd"/>
      <w:r w:rsidRPr="001F6849">
        <w:t xml:space="preserve"> – VR export na web </w:t>
      </w:r>
    </w:p>
    <w:p w14:paraId="5C561489" w14:textId="77777777" w:rsidR="00476706" w:rsidRPr="001F6849" w:rsidRDefault="00476706" w:rsidP="00E0077F">
      <w:pPr>
        <w:pStyle w:val="Normlnprvnodsazen"/>
        <w:ind w:firstLine="0"/>
        <w:rPr>
          <w:b/>
          <w:bCs/>
        </w:rPr>
      </w:pPr>
      <w:r w:rsidRPr="001F6849">
        <w:rPr>
          <w:b/>
          <w:bCs/>
        </w:rPr>
        <w:t>FOSS</w:t>
      </w:r>
    </w:p>
    <w:p w14:paraId="6152FBD4" w14:textId="3FBC9C58" w:rsidR="004C6D06" w:rsidRPr="001F6849" w:rsidRDefault="00E0077F" w:rsidP="004C6D06">
      <w:pPr>
        <w:pStyle w:val="Normlnprvnodsazen"/>
        <w:numPr>
          <w:ilvl w:val="0"/>
          <w:numId w:val="7"/>
        </w:numPr>
      </w:pPr>
      <w:r w:rsidRPr="001F6849">
        <w:t>QGIS2Three.js</w:t>
      </w:r>
    </w:p>
    <w:p w14:paraId="622739C3" w14:textId="77777777" w:rsidR="00A34C92" w:rsidRPr="001F6849" w:rsidRDefault="00A34C92" w:rsidP="00A34C92">
      <w:pPr>
        <w:pStyle w:val="Heading3"/>
      </w:pPr>
      <w:proofErr w:type="spellStart"/>
      <w:r w:rsidRPr="001F6849">
        <w:t>WebGIS</w:t>
      </w:r>
      <w:proofErr w:type="spellEnd"/>
    </w:p>
    <w:p w14:paraId="15DFD039" w14:textId="77777777" w:rsidR="00A34C92" w:rsidRPr="001F6849" w:rsidRDefault="00A34C92" w:rsidP="00A34C92">
      <w:r w:rsidRPr="001F6849">
        <w:t xml:space="preserve">Z pohledu geoprostorové vědy je nutné zmínit i široký ekosystém webových GIS řešení. </w:t>
      </w:r>
    </w:p>
    <w:p w14:paraId="4643E124" w14:textId="1A1261EE" w:rsidR="00A34C92" w:rsidRPr="001F6849" w:rsidRDefault="00A34C92" w:rsidP="00A34C92">
      <w:pPr>
        <w:pStyle w:val="Normlnprvnodsazen"/>
        <w:ind w:firstLine="0"/>
        <w:rPr>
          <w:lang w:eastAsia="en-US"/>
        </w:rPr>
      </w:pPr>
      <w:r w:rsidRPr="001F6849">
        <w:rPr>
          <w:lang w:eastAsia="en-US"/>
        </w:rPr>
        <w:t xml:space="preserve">Z hlediska geoinformatiky a kartografie je na webu primárním záměrem vizualizace dat. Toho je možné dosáhnout pomocí použití vybraných knihoven. Výběr knihovny se odvíjí od </w:t>
      </w:r>
      <w:r w:rsidR="003D6F39" w:rsidRPr="001F6849">
        <w:rPr>
          <w:lang w:eastAsia="en-US"/>
        </w:rPr>
        <w:t>stanovených</w:t>
      </w:r>
      <w:r w:rsidRPr="001F6849">
        <w:rPr>
          <w:lang w:eastAsia="en-US"/>
        </w:rPr>
        <w:t xml:space="preserve"> požadavků. Požadavky jsou pak diktovány především parametry dat (</w:t>
      </w:r>
      <w:proofErr w:type="spellStart"/>
      <w:r w:rsidRPr="001F6849">
        <w:rPr>
          <w:lang w:eastAsia="en-US"/>
        </w:rPr>
        <w:t>dimenzionalita</w:t>
      </w:r>
      <w:proofErr w:type="spellEnd"/>
      <w:r w:rsidRPr="001F6849">
        <w:rPr>
          <w:lang w:eastAsia="en-US"/>
        </w:rPr>
        <w:t xml:space="preserve">, velikost atd.) popř. požadavky na samotnou vizualizaci (míra interaktivity, imerze aj.). </w:t>
      </w:r>
    </w:p>
    <w:p w14:paraId="3520F207" w14:textId="5EE964D6" w:rsidR="00A34C92" w:rsidRPr="001F6849" w:rsidRDefault="00476706" w:rsidP="00A34C92">
      <w:pPr>
        <w:pStyle w:val="Normlnprvnodsazen"/>
        <w:rPr>
          <w:lang w:eastAsia="en-US"/>
        </w:rPr>
      </w:pPr>
      <w:r w:rsidRPr="001F6849">
        <w:rPr>
          <w:lang w:eastAsia="en-US"/>
        </w:rPr>
        <w:t>Interaktivní</w:t>
      </w:r>
      <w:r w:rsidR="00A34C92" w:rsidRPr="001F6849">
        <w:rPr>
          <w:lang w:eastAsia="en-US"/>
        </w:rPr>
        <w:t xml:space="preserve"> vizualizace </w:t>
      </w:r>
      <w:proofErr w:type="gramStart"/>
      <w:r w:rsidR="00A34C92" w:rsidRPr="001F6849">
        <w:rPr>
          <w:lang w:eastAsia="en-US"/>
        </w:rPr>
        <w:t>2D</w:t>
      </w:r>
      <w:proofErr w:type="gramEnd"/>
      <w:r w:rsidR="00A34C92" w:rsidRPr="001F6849">
        <w:rPr>
          <w:lang w:eastAsia="en-US"/>
        </w:rPr>
        <w:t xml:space="preserve"> dat umožňují knihovny </w:t>
      </w:r>
      <w:proofErr w:type="spellStart"/>
      <w:r w:rsidR="00A34C92" w:rsidRPr="001F6849">
        <w:rPr>
          <w:lang w:eastAsia="en-US"/>
        </w:rPr>
        <w:t>Leaflet</w:t>
      </w:r>
      <w:proofErr w:type="spellEnd"/>
      <w:r w:rsidR="00A34C92" w:rsidRPr="001F6849">
        <w:rPr>
          <w:lang w:eastAsia="en-US"/>
        </w:rPr>
        <w:t xml:space="preserve">, </w:t>
      </w:r>
      <w:proofErr w:type="spellStart"/>
      <w:r w:rsidR="00A34C92" w:rsidRPr="001F6849">
        <w:rPr>
          <w:lang w:eastAsia="en-US"/>
        </w:rPr>
        <w:t>OpenLayers</w:t>
      </w:r>
      <w:proofErr w:type="spellEnd"/>
      <w:r w:rsidR="00A34C92" w:rsidRPr="001F6849">
        <w:rPr>
          <w:lang w:eastAsia="en-US"/>
        </w:rPr>
        <w:t xml:space="preserve">, </w:t>
      </w:r>
      <w:proofErr w:type="spellStart"/>
      <w:r w:rsidR="00A34C92" w:rsidRPr="001F6849">
        <w:rPr>
          <w:lang w:eastAsia="en-US"/>
        </w:rPr>
        <w:t>MapboxGL</w:t>
      </w:r>
      <w:proofErr w:type="spellEnd"/>
      <w:r w:rsidR="00A34C92" w:rsidRPr="001F6849">
        <w:rPr>
          <w:lang w:eastAsia="en-US"/>
        </w:rPr>
        <w:t xml:space="preserve">. Dále je pak možné pro </w:t>
      </w:r>
      <w:proofErr w:type="gramStart"/>
      <w:r w:rsidR="00A34C92" w:rsidRPr="001F6849">
        <w:rPr>
          <w:lang w:eastAsia="en-US"/>
        </w:rPr>
        <w:t>2D</w:t>
      </w:r>
      <w:proofErr w:type="gramEnd"/>
      <w:r w:rsidR="00A34C92" w:rsidRPr="001F6849">
        <w:rPr>
          <w:lang w:eastAsia="en-US"/>
        </w:rPr>
        <w:t xml:space="preserve"> </w:t>
      </w:r>
      <w:r w:rsidR="00A34C92" w:rsidRPr="001F6849">
        <w:t>vizualizaci</w:t>
      </w:r>
      <w:r w:rsidR="00A34C92" w:rsidRPr="001F6849">
        <w:rPr>
          <w:lang w:eastAsia="en-US"/>
        </w:rPr>
        <w:t xml:space="preserve"> využít Google, </w:t>
      </w:r>
      <w:proofErr w:type="spellStart"/>
      <w:r w:rsidR="00A34C92" w:rsidRPr="001F6849">
        <w:rPr>
          <w:lang w:eastAsia="en-US"/>
        </w:rPr>
        <w:t>Here</w:t>
      </w:r>
      <w:proofErr w:type="spellEnd"/>
      <w:r w:rsidR="00A34C92" w:rsidRPr="001F6849">
        <w:rPr>
          <w:lang w:eastAsia="en-US"/>
        </w:rPr>
        <w:t xml:space="preserve">, Bing aj. </w:t>
      </w:r>
      <w:del w:id="117" w:author="Lukáš Herman" w:date="2023-02-10T18:49:00Z">
        <w:r w:rsidR="00A34C92" w:rsidRPr="001F6849" w:rsidDel="00AD2A45">
          <w:rPr>
            <w:lang w:eastAsia="en-US"/>
          </w:rPr>
          <w:delText xml:space="preserve">mapovací </w:delText>
        </w:r>
      </w:del>
      <w:ins w:id="118" w:author="Lukáš Herman" w:date="2023-02-10T18:49:00Z">
        <w:r w:rsidR="00AD2A45" w:rsidRPr="001F6849">
          <w:rPr>
            <w:lang w:eastAsia="en-US"/>
          </w:rPr>
          <w:t xml:space="preserve">mapové </w:t>
        </w:r>
      </w:ins>
      <w:r w:rsidR="00A34C92" w:rsidRPr="001F6849">
        <w:rPr>
          <w:lang w:eastAsia="en-US"/>
        </w:rPr>
        <w:t xml:space="preserve">API, kde na rozdíl od výše zmíněných knihoven je mnohem méně prostoru pro vlastní tvorbu. </w:t>
      </w:r>
    </w:p>
    <w:p w14:paraId="45016908" w14:textId="68448B5B" w:rsidR="00A34C92" w:rsidRPr="001F6849" w:rsidRDefault="00A34C92" w:rsidP="00476706">
      <w:pPr>
        <w:pStyle w:val="Normlnprvnodsazen"/>
        <w:rPr>
          <w:lang w:eastAsia="en-US"/>
        </w:rPr>
      </w:pPr>
      <w:r w:rsidRPr="001F6849">
        <w:rPr>
          <w:lang w:eastAsia="en-US"/>
        </w:rPr>
        <w:t>V případě 3D vizualizací je pak nutné zmínit knihovny jako Cesium (vhodné pro velké datové sady), three.js (knihovna pro vizualizaci obecných 3D dat – bez</w:t>
      </w:r>
      <w:ins w:id="119" w:author="Jan Horák" w:date="2023-06-15T11:54:00Z">
        <w:r w:rsidR="00BC59E7" w:rsidRPr="001F6849">
          <w:rPr>
            <w:lang w:eastAsia="en-US"/>
          </w:rPr>
          <w:t xml:space="preserve"> geoprostorové lokalizace</w:t>
        </w:r>
      </w:ins>
      <w:del w:id="120" w:author="Jan Horák" w:date="2023-06-15T11:54:00Z">
        <w:r w:rsidRPr="001F6849" w:rsidDel="00BC59E7">
          <w:rPr>
            <w:lang w:eastAsia="en-US"/>
          </w:rPr>
          <w:delText xml:space="preserve"> </w:delText>
        </w:r>
        <w:commentRangeStart w:id="121"/>
        <w:r w:rsidRPr="001F6849" w:rsidDel="00BC59E7">
          <w:rPr>
            <w:lang w:eastAsia="en-US"/>
          </w:rPr>
          <w:delText>geoumístění</w:delText>
        </w:r>
        <w:commentRangeEnd w:id="121"/>
        <w:r w:rsidR="0045773E" w:rsidRPr="001F6849" w:rsidDel="00BC59E7">
          <w:rPr>
            <w:rStyle w:val="CommentReference"/>
            <w:lang w:eastAsia="en-US"/>
          </w:rPr>
          <w:commentReference w:id="121"/>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008F1DB5" w:rsidRPr="001F6849">
        <w:rPr>
          <w:lang w:eastAsia="en-US"/>
        </w:rPr>
        <w:t xml:space="preserve">. </w:t>
      </w:r>
      <w:r w:rsidRPr="001F6849">
        <w:rPr>
          <w:lang w:eastAsia="en-US"/>
        </w:rPr>
        <w:t xml:space="preserve">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sidR="00476706" w:rsidRPr="001F6849">
        <w:rPr>
          <w:lang w:eastAsia="en-US"/>
        </w:rPr>
        <w:t>.</w:t>
      </w:r>
    </w:p>
    <w:p w14:paraId="7D84AB86" w14:textId="36EB14A9" w:rsidR="004C6D06" w:rsidRPr="001F6849" w:rsidRDefault="004C6D06" w:rsidP="002656D4">
      <w:pPr>
        <w:pStyle w:val="Heading2"/>
        <w:rPr>
          <w:lang w:val="cs-CZ"/>
        </w:rPr>
      </w:pPr>
      <w:r w:rsidRPr="001F6849">
        <w:rPr>
          <w:lang w:val="cs-CZ"/>
        </w:rPr>
        <w:t>Desktop</w:t>
      </w:r>
    </w:p>
    <w:p w14:paraId="5AAB75C1" w14:textId="7ED14F57" w:rsidR="004C6D06" w:rsidRPr="001F6849" w:rsidRDefault="004C6D06" w:rsidP="004C6D06">
      <w:pPr>
        <w:rPr>
          <w:lang w:eastAsia="cs-CZ"/>
        </w:rPr>
      </w:pPr>
      <w:r w:rsidRPr="001F6849">
        <w:rPr>
          <w:lang w:eastAsia="cs-CZ"/>
        </w:rPr>
        <w:t xml:space="preserve">Unity, </w:t>
      </w:r>
      <w:proofErr w:type="spellStart"/>
      <w:r w:rsidRPr="001F6849">
        <w:rPr>
          <w:lang w:eastAsia="cs-CZ"/>
        </w:rPr>
        <w:t>Blender</w:t>
      </w:r>
      <w:proofErr w:type="spellEnd"/>
      <w:r w:rsidRPr="001F6849">
        <w:rPr>
          <w:lang w:eastAsia="cs-CZ"/>
        </w:rPr>
        <w:t>, CAD?</w:t>
      </w:r>
    </w:p>
    <w:p w14:paraId="7FA98C67" w14:textId="313D6C18" w:rsidR="008A6A36" w:rsidRPr="001F6849" w:rsidRDefault="00E364D4" w:rsidP="002656D4">
      <w:pPr>
        <w:pStyle w:val="Heading2"/>
        <w:rPr>
          <w:lang w:val="cs-CZ"/>
        </w:rPr>
      </w:pPr>
      <w:r w:rsidRPr="001F6849">
        <w:rPr>
          <w:lang w:val="cs-CZ"/>
        </w:rPr>
        <w:t>Webový vývoj</w:t>
      </w:r>
    </w:p>
    <w:p w14:paraId="1C68AF29" w14:textId="2BEF1B22" w:rsidR="00FC5365" w:rsidRPr="001F6849" w:rsidRDefault="00FC5365" w:rsidP="00FC5365">
      <w:r w:rsidRPr="001F6849">
        <w:t xml:space="preserve">Benefity volby webových technologií pro </w:t>
      </w:r>
      <w:proofErr w:type="gramStart"/>
      <w:r w:rsidRPr="001F6849">
        <w:t>3D</w:t>
      </w:r>
      <w:proofErr w:type="gramEnd"/>
      <w:r w:rsidRPr="001F6849">
        <w:t xml:space="preserve"> geografickou vizualizaci. Primárním benefitem webové vizualizace je dostupnost (</w:t>
      </w:r>
      <w:proofErr w:type="spellStart"/>
      <w:r w:rsidRPr="001F6849">
        <w:rPr>
          <w:i/>
          <w:iCs/>
        </w:rPr>
        <w:t>availability</w:t>
      </w:r>
      <w:proofErr w:type="spellEnd"/>
      <w:r w:rsidRPr="001F6849">
        <w:t>) a přístupnost (</w:t>
      </w:r>
      <w:proofErr w:type="spellStart"/>
      <w:r w:rsidRPr="001F6849">
        <w:rPr>
          <w:i/>
          <w:iCs/>
        </w:rPr>
        <w:t>accesability</w:t>
      </w:r>
      <w:proofErr w:type="spellEnd"/>
      <w:r w:rsidRPr="001F6849">
        <w:rPr>
          <w:i/>
          <w:iCs/>
        </w:rPr>
        <w:t>)</w:t>
      </w:r>
      <w:r w:rsidRPr="001F6849">
        <w:t xml:space="preserve"> oproti desktopovým aplikacím. </w:t>
      </w:r>
      <w:r w:rsidRPr="001F6849">
        <w:rPr>
          <w:color w:val="000000" w:themeColor="text1"/>
        </w:rPr>
        <w:t>Jelikož web je platformě a hardwarově agnostický, tedy je možné k němu přistupovat takřka skrze veškerý běžně</w:t>
      </w:r>
      <w:r w:rsidRPr="001F6849">
        <w:t xml:space="preserve"> užívaný hardware a software. V případě 3D vizualizace a </w:t>
      </w:r>
      <w:r w:rsidR="006B6B7E" w:rsidRPr="001F6849">
        <w:t>virtuální</w:t>
      </w:r>
      <w:r w:rsidRPr="001F6849">
        <w:t xml:space="preserve"> reality je </w:t>
      </w:r>
      <w:r w:rsidR="006B6B7E" w:rsidRPr="001F6849">
        <w:t>dostupnost</w:t>
      </w:r>
      <w:r w:rsidRPr="001F6849">
        <w:t xml:space="preserve"> a přístupnost v posledních letech umožněna díky výraznému vývoji</w:t>
      </w:r>
      <w:r w:rsidR="00FD0AFD" w:rsidRPr="001F6849">
        <w:t xml:space="preserve"> HTML5, </w:t>
      </w:r>
      <w:proofErr w:type="spellStart"/>
      <w:r w:rsidRPr="001F6849">
        <w:t>WebGL</w:t>
      </w:r>
      <w:proofErr w:type="spellEnd"/>
      <w:r w:rsidRPr="001F6849">
        <w:t xml:space="preserve"> a </w:t>
      </w:r>
      <w:proofErr w:type="spellStart"/>
      <w:r w:rsidRPr="001F6849">
        <w:t>WebXR</w:t>
      </w:r>
      <w:proofErr w:type="spellEnd"/>
      <w:r w:rsidRPr="001F6849">
        <w:t xml:space="preserve"> technologií. Dalším z benefitů je fakt, že většina globálně užívaných aplikací se postupně přesouvá z desktopových řešení do webového prohlížeče (Microsoft Office </w:t>
      </w:r>
      <w:proofErr w:type="spellStart"/>
      <w:r w:rsidRPr="001F6849">
        <w:t>Suite</w:t>
      </w:r>
      <w:proofErr w:type="spellEnd"/>
      <w:r w:rsidRPr="001F6849">
        <w:t xml:space="preserve"> aj.) </w:t>
      </w:r>
      <w:r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w:t>
      </w:r>
    </w:p>
    <w:p w14:paraId="7A6E33FE" w14:textId="4B3C8B09" w:rsidR="00E364D4" w:rsidRPr="001F6849" w:rsidRDefault="00E364D4" w:rsidP="00E364D4">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22"/>
      <w:commentRangeStart w:id="123"/>
      <w:r w:rsidRPr="001F6849">
        <w:rPr>
          <w:lang w:eastAsia="en-US"/>
        </w:rPr>
        <w:t>2</w:t>
      </w:r>
      <w:del w:id="124" w:author="Lukáš Herman" w:date="2023-02-10T18:48:00Z">
        <w:r w:rsidRPr="001F6849" w:rsidDel="0045773E">
          <w:rPr>
            <w:lang w:eastAsia="en-US"/>
          </w:rPr>
          <w:delText xml:space="preserve"> </w:delText>
        </w:r>
      </w:del>
      <w:r w:rsidRPr="001F6849">
        <w:rPr>
          <w:lang w:eastAsia="en-US"/>
        </w:rPr>
        <w:t>D</w:t>
      </w:r>
      <w:commentRangeEnd w:id="122"/>
      <w:r w:rsidR="0045773E" w:rsidRPr="001F6849">
        <w:rPr>
          <w:rStyle w:val="CommentReference"/>
          <w:lang w:eastAsia="en-US"/>
        </w:rPr>
        <w:commentReference w:id="122"/>
      </w:r>
      <w:commentRangeEnd w:id="123"/>
      <w:r w:rsidR="009C30BB" w:rsidRPr="001F6849">
        <w:rPr>
          <w:rStyle w:val="CommentReference"/>
          <w:lang w:eastAsia="en-US"/>
        </w:rPr>
        <w:commentReference w:id="123"/>
      </w:r>
      <w:r w:rsidRPr="001F6849">
        <w:rPr>
          <w:lang w:eastAsia="en-US"/>
        </w:rPr>
        <w:t xml:space="preserve"> vektorovou grafiku na webu</w:t>
      </w:r>
    </w:p>
    <w:p w14:paraId="6DDA010C" w14:textId="3299B61E" w:rsidR="00476706" w:rsidRPr="001F6849" w:rsidRDefault="00E364D4" w:rsidP="00476706">
      <w:pPr>
        <w:pStyle w:val="Normlnprvnodsazen"/>
        <w:numPr>
          <w:ilvl w:val="0"/>
          <w:numId w:val="11"/>
        </w:numPr>
        <w:rPr>
          <w:lang w:eastAsia="en-US"/>
        </w:rPr>
      </w:pPr>
      <w:r w:rsidRPr="001F6849">
        <w:rPr>
          <w:lang w:eastAsia="en-US"/>
        </w:rPr>
        <w:lastRenderedPageBreak/>
        <w:t>JavaScript – vysokoúrovňový jazyk umožňující interakci s obsahem a vzhlede</w:t>
      </w:r>
      <w:r w:rsidR="005B388F" w:rsidRPr="001F6849">
        <w:rPr>
          <w:lang w:eastAsia="en-US"/>
        </w:rPr>
        <w:t>m</w:t>
      </w:r>
    </w:p>
    <w:p w14:paraId="5BC5D698" w14:textId="4FC65DB5" w:rsidR="00476706" w:rsidRPr="001F6849" w:rsidRDefault="00476706" w:rsidP="00476706">
      <w:pPr>
        <w:pStyle w:val="Normlnprvnodsazen"/>
        <w:rPr>
          <w:lang w:eastAsia="en-US"/>
        </w:rPr>
      </w:pPr>
    </w:p>
    <w:p w14:paraId="0805D674" w14:textId="45ECDD72" w:rsidR="00476706" w:rsidRPr="001F6849" w:rsidRDefault="00476706" w:rsidP="00476706">
      <w:pPr>
        <w:pStyle w:val="Normlnprvnodsazen"/>
        <w:rPr>
          <w:lang w:eastAsia="en-US"/>
        </w:rPr>
      </w:pPr>
      <w:r w:rsidRPr="001F6849">
        <w:rPr>
          <w:lang w:eastAsia="en-US"/>
        </w:rPr>
        <w:t xml:space="preserve">Mezi webové standardy je pak volněji možné zařadit i klíčové API (DOM, </w:t>
      </w:r>
      <w:proofErr w:type="spellStart"/>
      <w:r w:rsidRPr="001F6849">
        <w:rPr>
          <w:lang w:eastAsia="en-US"/>
        </w:rPr>
        <w:t>WebGL</w:t>
      </w:r>
      <w:proofErr w:type="spellEnd"/>
      <w:r w:rsidRPr="001F6849">
        <w:rPr>
          <w:lang w:eastAsia="en-US"/>
        </w:rPr>
        <w:t xml:space="preserve">, </w:t>
      </w:r>
      <w:proofErr w:type="spellStart"/>
      <w:r w:rsidRPr="001F6849">
        <w:rPr>
          <w:lang w:eastAsia="en-US"/>
        </w:rPr>
        <w:t>WebXR</w:t>
      </w:r>
      <w:proofErr w:type="spellEnd"/>
      <w:r w:rsidRPr="001F6849">
        <w:rPr>
          <w:lang w:eastAsia="en-US"/>
        </w:rPr>
        <w:t>), které umožňují snazší vývoj pro webové prostředí.</w:t>
      </w:r>
    </w:p>
    <w:p w14:paraId="5CE55A91" w14:textId="7BCD18EC" w:rsidR="005D3850" w:rsidRPr="001F6849" w:rsidRDefault="003F5B02" w:rsidP="005D3850">
      <w:pPr>
        <w:pStyle w:val="Heading3"/>
      </w:pPr>
      <w:r w:rsidRPr="001F6849">
        <w:t>Grafika na webu</w:t>
      </w:r>
      <w:r w:rsidR="005D3850" w:rsidRPr="001F6849">
        <w:t xml:space="preserve"> – </w:t>
      </w:r>
      <w:proofErr w:type="gramStart"/>
      <w:r w:rsidR="005D3850" w:rsidRPr="001F6849">
        <w:t>2D</w:t>
      </w:r>
      <w:proofErr w:type="gramEnd"/>
      <w:r w:rsidR="005D3850" w:rsidRPr="001F6849">
        <w:t xml:space="preserve"> – 3D - VR</w:t>
      </w:r>
    </w:p>
    <w:p w14:paraId="39D6A57A" w14:textId="13BF662F" w:rsidR="003F5B02" w:rsidRPr="001F6849" w:rsidRDefault="003F5B02" w:rsidP="003F5B02">
      <w:r w:rsidRPr="001F6849">
        <w:rPr>
          <w:highlight w:val="yellow"/>
        </w:rPr>
        <w:t xml:space="preserve">… </w:t>
      </w:r>
      <w:r w:rsidRPr="001F6849">
        <w:rPr>
          <w:highlight w:val="yellow"/>
        </w:rPr>
        <w:fldChar w:fldCharType="begin"/>
      </w:r>
      <w:r w:rsidRPr="001F6849">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1F6849">
        <w:rPr>
          <w:highlight w:val="yellow"/>
        </w:rPr>
        <w:fldChar w:fldCharType="separate"/>
      </w:r>
      <w:r w:rsidRPr="001F6849">
        <w:rPr>
          <w:highlight w:val="yellow"/>
        </w:rPr>
        <w:t>(</w:t>
      </w:r>
      <w:proofErr w:type="spellStart"/>
      <w:r w:rsidRPr="001F6849">
        <w:rPr>
          <w:highlight w:val="yellow"/>
        </w:rPr>
        <w:t>Evans</w:t>
      </w:r>
      <w:proofErr w:type="spellEnd"/>
      <w:r w:rsidRPr="001F6849">
        <w:rPr>
          <w:highlight w:val="yellow"/>
        </w:rPr>
        <w:t xml:space="preserve"> et al. 2014)</w:t>
      </w:r>
      <w:r w:rsidRPr="001F6849">
        <w:rPr>
          <w:highlight w:val="yellow"/>
        </w:rPr>
        <w:fldChar w:fldCharType="end"/>
      </w:r>
    </w:p>
    <w:p w14:paraId="30BFCC40" w14:textId="39157F90" w:rsidR="005D3850" w:rsidRPr="001F6849" w:rsidRDefault="005D3850" w:rsidP="005D3850">
      <w:pPr>
        <w:pStyle w:val="Normlnprvnodsazen"/>
        <w:ind w:firstLine="0"/>
        <w:rPr>
          <w:lang w:eastAsia="en-US"/>
        </w:rPr>
      </w:pPr>
      <w:r w:rsidRPr="001F6849">
        <w:rPr>
          <w:highlight w:val="yellow"/>
          <w:lang w:eastAsia="en-US"/>
        </w:rPr>
        <w:t xml:space="preserve">… </w:t>
      </w:r>
      <w:r w:rsidRPr="001F6849">
        <w:rPr>
          <w:highlight w:val="yellow"/>
          <w:lang w:eastAsia="en-US"/>
        </w:rPr>
        <w:fldChar w:fldCharType="begin"/>
      </w:r>
      <w:r w:rsidRPr="001F6849">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1F6849">
        <w:rPr>
          <w:highlight w:val="yellow"/>
          <w:lang w:eastAsia="en-US"/>
        </w:rPr>
        <w:fldChar w:fldCharType="separate"/>
      </w:r>
      <w:r w:rsidRPr="001F6849">
        <w:rPr>
          <w:highlight w:val="yellow"/>
        </w:rPr>
        <w:t>(</w:t>
      </w:r>
      <w:proofErr w:type="spellStart"/>
      <w:r w:rsidRPr="001F6849">
        <w:rPr>
          <w:highlight w:val="yellow"/>
        </w:rPr>
        <w:t>Stachon</w:t>
      </w:r>
      <w:proofErr w:type="spellEnd"/>
      <w:r w:rsidRPr="001F6849">
        <w:rPr>
          <w:highlight w:val="yellow"/>
        </w:rPr>
        <w:t xml:space="preserve">, </w:t>
      </w:r>
      <w:proofErr w:type="spellStart"/>
      <w:r w:rsidRPr="001F6849">
        <w:rPr>
          <w:highlight w:val="yellow"/>
        </w:rPr>
        <w:t>Kubicek</w:t>
      </w:r>
      <w:proofErr w:type="spellEnd"/>
      <w:r w:rsidRPr="001F6849">
        <w:rPr>
          <w:highlight w:val="yellow"/>
        </w:rPr>
        <w:t>, Herman 2020)</w:t>
      </w:r>
      <w:r w:rsidRPr="001F6849">
        <w:rPr>
          <w:highlight w:val="yellow"/>
          <w:lang w:eastAsia="en-US"/>
        </w:rPr>
        <w:fldChar w:fldCharType="end"/>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42A1819A" w14:textId="4DF53F01" w:rsidR="00C5214A" w:rsidRPr="001F6849" w:rsidRDefault="001E2B61" w:rsidP="001E2B61">
      <w:r w:rsidRPr="001F6849">
        <w:t xml:space="preserve">Při zpracování HTML dokumentu prohlížečem se </w:t>
      </w:r>
      <w:proofErr w:type="gramStart"/>
      <w:r w:rsidRPr="001F6849">
        <w:t>vytvoří</w:t>
      </w:r>
      <w:proofErr w:type="gramEnd"/>
      <w:r w:rsidRPr="001F6849">
        <w:t xml:space="preserve"> abstraktní stromová datová struktura, která se používá k vykreslení stránky. Tato struktura je poté přístupná prostřednictvím rozhraní, nazvaného DOM (</w:t>
      </w:r>
      <w:proofErr w:type="spellStart"/>
      <w:r w:rsidRPr="001F6849">
        <w:rPr>
          <w:i/>
          <w:iCs/>
        </w:rPr>
        <w:t>Document</w:t>
      </w:r>
      <w:proofErr w:type="spellEnd"/>
      <w:r w:rsidRPr="001F6849">
        <w:rPr>
          <w:i/>
          <w:iCs/>
        </w:rPr>
        <w:t xml:space="preserve"> </w:t>
      </w:r>
      <w:proofErr w:type="spellStart"/>
      <w:r w:rsidRPr="001F6849">
        <w:rPr>
          <w:i/>
          <w:iCs/>
        </w:rPr>
        <w:t>Object</w:t>
      </w:r>
      <w:proofErr w:type="spellEnd"/>
      <w:r w:rsidRPr="001F6849">
        <w:rPr>
          <w:i/>
          <w:iCs/>
        </w:rPr>
        <w:t xml:space="preserve"> Model</w:t>
      </w:r>
      <w:r w:rsidRPr="001F6849">
        <w:t>)</w:t>
      </w:r>
      <w:r w:rsidR="00C5214A" w:rsidRPr="001F6849">
        <w:t xml:space="preserve">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Pr="001F6849">
        <w:t>.</w:t>
      </w:r>
      <w:r w:rsidR="00C5214A" w:rsidRPr="001F6849">
        <w:t xml:space="preserve"> Reprezentuje daný HTML dokument tak aby se dalo manipulovat s jeho strukturou, stylem a obsahem, pomocí skriptovacího jazyka např. JavaScript</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p>
    <w:p w14:paraId="378DF447" w14:textId="77777777" w:rsidR="003F5B02" w:rsidRPr="001F6849" w:rsidRDefault="009C7ECC" w:rsidP="003F5B02">
      <w:pPr>
        <w:pStyle w:val="Normlnprvnodsazen"/>
        <w:keepNext/>
      </w:pPr>
      <w:r w:rsidRPr="001F6849">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stretch>
                      <a:fillRect/>
                    </a:stretch>
                  </pic:blipFill>
                  <pic:spPr>
                    <a:xfrm>
                      <a:off x="0" y="0"/>
                      <a:ext cx="3471330" cy="1625728"/>
                    </a:xfrm>
                    <a:prstGeom prst="rect">
                      <a:avLst/>
                    </a:prstGeom>
                  </pic:spPr>
                </pic:pic>
              </a:graphicData>
            </a:graphic>
          </wp:inline>
        </w:drawing>
      </w:r>
    </w:p>
    <w:p w14:paraId="006F13A4" w14:textId="34FFA0C4"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2</w:t>
      </w:r>
      <w:r w:rsidRPr="001F6849">
        <w:fldChar w:fldCharType="end"/>
      </w:r>
      <w:r w:rsidRPr="001F6849">
        <w:t xml:space="preserve">  Zdrojový kód HTML a DOM struktura (převzato z: (Řeháček 2020))</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4B13A82A" w14:textId="3BD1BF24" w:rsidR="001B4E45" w:rsidRPr="001F6849" w:rsidRDefault="004D3AA8" w:rsidP="003F5B02">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 xml:space="preserve">(MDN </w:t>
      </w:r>
      <w:proofErr w:type="spellStart"/>
      <w:r w:rsidR="005B388F" w:rsidRPr="001F6849">
        <w:rPr>
          <w:bCs/>
        </w:rPr>
        <w:t>Contributors</w:t>
      </w:r>
      <w:proofErr w:type="spellEnd"/>
      <w:r w:rsidR="005B388F" w:rsidRPr="001F6849">
        <w:rPr>
          <w:bCs/>
        </w:rPr>
        <w:t xml:space="preserve">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Díky </w:t>
      </w:r>
      <w:proofErr w:type="spellStart"/>
      <w:r w:rsidR="005B388F" w:rsidRPr="001F6849">
        <w:rPr>
          <w:bCs/>
        </w:rPr>
        <w:t>WebGL</w:t>
      </w:r>
      <w:proofErr w:type="spellEnd"/>
      <w:r w:rsidR="005B388F" w:rsidRPr="001F6849">
        <w:rPr>
          <w:bCs/>
        </w:rPr>
        <w:t xml:space="preserve"> je implementováno přímo v prohlížečích, tudíž není potřeba žádných pluginů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w:t>
      </w:r>
      <w:proofErr w:type="spellStart"/>
      <w:r w:rsidR="005B388F" w:rsidRPr="001F6849">
        <w:rPr>
          <w:bCs/>
        </w:rPr>
        <w:t>Khronos</w:t>
      </w:r>
      <w:proofErr w:type="spellEnd"/>
      <w:r w:rsidR="005B388F" w:rsidRPr="001F6849">
        <w:rPr>
          <w:bCs/>
        </w:rPr>
        <w:t xml:space="preserve"> Group 2023)</w:t>
      </w:r>
      <w:r w:rsidR="005B388F"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pro vykreslování využívá jazyk GLSL</w:t>
      </w:r>
      <w:r w:rsidR="00D3616A" w:rsidRPr="001F6849">
        <w:rPr>
          <w:bCs/>
        </w:rPr>
        <w:t xml:space="preserve">, který popisuje </w:t>
      </w:r>
      <w:r w:rsidR="00107E45" w:rsidRPr="001F6849">
        <w:rPr>
          <w:bCs/>
        </w:rPr>
        <w:t>způsob,</w:t>
      </w:r>
      <w:r w:rsidR="00D3616A" w:rsidRPr="001F6849">
        <w:rPr>
          <w:bCs/>
        </w:rPr>
        <w:t xml:space="preserve"> jakým je daný objekt vykreslen (</w:t>
      </w:r>
      <w:proofErr w:type="spellStart"/>
      <w:r w:rsidR="00D3616A" w:rsidRPr="001F6849">
        <w:rPr>
          <w:bCs/>
          <w:i/>
          <w:iCs/>
        </w:rPr>
        <w:t>shader</w:t>
      </w:r>
      <w:proofErr w:type="spellEnd"/>
      <w:r w:rsidR="00D3616A" w:rsidRPr="001F6849">
        <w:rPr>
          <w:bCs/>
        </w:rPr>
        <w:t>)</w:t>
      </w:r>
      <w:r w:rsidR="00FD0AFD" w:rsidRPr="001F6849">
        <w:rPr>
          <w:bCs/>
        </w:rPr>
        <w:t xml:space="preserve">. </w:t>
      </w:r>
      <w:commentRangeStart w:id="125"/>
      <w:commentRangeStart w:id="126"/>
      <w:proofErr w:type="spellStart"/>
      <w:r w:rsidR="001B4E45" w:rsidRPr="001F6849">
        <w:rPr>
          <w:bCs/>
        </w:rPr>
        <w:t>WebGL</w:t>
      </w:r>
      <w:proofErr w:type="spellEnd"/>
      <w:r w:rsidR="001B4E45" w:rsidRPr="001F6849">
        <w:rPr>
          <w:bCs/>
        </w:rPr>
        <w:t xml:space="preserve"> je základem</w:t>
      </w:r>
      <w:ins w:id="127" w:author="Lukáš Herman" w:date="2023-02-10T18:45:00Z">
        <w:r w:rsidR="0045773E" w:rsidRPr="001F6849">
          <w:rPr>
            <w:bCs/>
          </w:rPr>
          <w:t xml:space="preserve">, který dále </w:t>
        </w:r>
      </w:ins>
      <w:del w:id="128" w:author="Lukáš Herman" w:date="2023-02-10T18:45:00Z">
        <w:r w:rsidR="001B4E45" w:rsidRPr="001F6849" w:rsidDel="0045773E">
          <w:rPr>
            <w:bCs/>
          </w:rPr>
          <w:delText xml:space="preserve"> pro </w:delText>
        </w:r>
      </w:del>
      <w:r w:rsidR="001B4E45" w:rsidRPr="001F6849">
        <w:rPr>
          <w:bCs/>
        </w:rPr>
        <w:t>rozš</w:t>
      </w:r>
      <w:ins w:id="129" w:author="Lukáš Herman" w:date="2023-02-10T18:45:00Z">
        <w:r w:rsidR="0045773E" w:rsidRPr="001F6849">
          <w:rPr>
            <w:bCs/>
          </w:rPr>
          <w:t>iřují</w:t>
        </w:r>
      </w:ins>
      <w:del w:id="130" w:author="Lukáš Herman" w:date="2023-02-10T18:45:00Z">
        <w:r w:rsidR="001B4E45" w:rsidRPr="001F6849" w:rsidDel="0045773E">
          <w:rPr>
            <w:bCs/>
          </w:rPr>
          <w:delText>íření</w:delText>
        </w:r>
      </w:del>
      <w:r w:rsidR="001B4E45" w:rsidRPr="001F6849">
        <w:rPr>
          <w:bCs/>
        </w:rPr>
        <w:t xml:space="preserve"> </w:t>
      </w:r>
      <w:del w:id="131" w:author="Lukáš Herman" w:date="2023-02-10T18:45:00Z">
        <w:r w:rsidR="001B4E45" w:rsidRPr="001F6849" w:rsidDel="0045773E">
          <w:rPr>
            <w:bCs/>
          </w:rPr>
          <w:delText xml:space="preserve">pomocí </w:delText>
        </w:r>
      </w:del>
      <w:r w:rsidR="001B4E45" w:rsidRPr="001F6849">
        <w:rPr>
          <w:bCs/>
        </w:rPr>
        <w:t>JavaScript</w:t>
      </w:r>
      <w:del w:id="132" w:author="Lukáš Herman" w:date="2023-02-10T18:45:00Z">
        <w:r w:rsidR="001B4E45" w:rsidRPr="001F6849" w:rsidDel="0045773E">
          <w:rPr>
            <w:bCs/>
          </w:rPr>
          <w:delText>ových</w:delText>
        </w:r>
      </w:del>
      <w:r w:rsidR="001B4E45" w:rsidRPr="001F6849">
        <w:rPr>
          <w:bCs/>
        </w:rPr>
        <w:t xml:space="preserve"> knihov</w:t>
      </w:r>
      <w:ins w:id="133" w:author="Lukáš Herman" w:date="2023-02-10T18:45:00Z">
        <w:r w:rsidR="0045773E" w:rsidRPr="001F6849">
          <w:rPr>
            <w:bCs/>
          </w:rPr>
          <w:t>ny</w:t>
        </w:r>
      </w:ins>
      <w:del w:id="134" w:author="Lukáš Herman" w:date="2023-02-10T18:45:00Z">
        <w:r w:rsidR="001B4E45" w:rsidRPr="001F6849" w:rsidDel="0045773E">
          <w:rPr>
            <w:bCs/>
          </w:rPr>
          <w:delText>en</w:delText>
        </w:r>
      </w:del>
      <w:r w:rsidR="008F1DB5" w:rsidRPr="001F6849">
        <w:rPr>
          <w:bCs/>
        </w:rPr>
        <w:t xml:space="preserve"> </w:t>
      </w:r>
      <w:r w:rsidR="008F1DB5" w:rsidRPr="001F6849">
        <w:rPr>
          <w:bCs/>
          <w:highlight w:val="yellow"/>
        </w:rPr>
        <w:t>(viz. kap. X)</w:t>
      </w:r>
      <w:r w:rsidR="001B4E45" w:rsidRPr="001F6849">
        <w:rPr>
          <w:bCs/>
        </w:rPr>
        <w:t xml:space="preserve">, které </w:t>
      </w:r>
      <w:ins w:id="135" w:author="Lukáš Herman" w:date="2023-02-10T18:45:00Z">
        <w:r w:rsidR="0045773E" w:rsidRPr="001F6849">
          <w:rPr>
            <w:bCs/>
          </w:rPr>
          <w:t>nahrazují složit</w:t>
        </w:r>
      </w:ins>
      <w:ins w:id="136" w:author="Lukáš Herman" w:date="2023-02-10T18:46:00Z">
        <w:r w:rsidR="0045773E" w:rsidRPr="001F6849">
          <w:rPr>
            <w:bCs/>
          </w:rPr>
          <w:t xml:space="preserve">ý zápis </w:t>
        </w:r>
      </w:ins>
      <w:del w:id="137" w:author="Lukáš Herman" w:date="2023-02-10T18:45:00Z">
        <w:r w:rsidR="001B4E45" w:rsidRPr="001F6849" w:rsidDel="0045773E">
          <w:rPr>
            <w:bCs/>
          </w:rPr>
          <w:delText>abstrahují</w:delText>
        </w:r>
      </w:del>
      <w:del w:id="138" w:author="Lukáš Herman" w:date="2023-02-10T18:46:00Z">
        <w:r w:rsidR="001B4E45" w:rsidRPr="001F6849" w:rsidDel="0045773E">
          <w:rPr>
            <w:bCs/>
          </w:rPr>
          <w:delText xml:space="preserve"> většinu nízkoúrovňové problematiky </w:delText>
        </w:r>
      </w:del>
      <w:r w:rsidR="001B4E45" w:rsidRPr="001F6849">
        <w:rPr>
          <w:bCs/>
        </w:rPr>
        <w:t xml:space="preserve">grafického vykreslování </w:t>
      </w:r>
      <w:del w:id="139" w:author="Lukáš Herman" w:date="2023-02-10T18:46:00Z">
        <w:r w:rsidR="001B4E45" w:rsidRPr="001F6849" w:rsidDel="0045773E">
          <w:rPr>
            <w:bCs/>
          </w:rPr>
          <w:delText xml:space="preserve">za </w:delText>
        </w:r>
      </w:del>
      <w:r w:rsidR="001B4E45" w:rsidRPr="001F6849">
        <w:rPr>
          <w:bCs/>
        </w:rPr>
        <w:t>jednodušší</w:t>
      </w:r>
      <w:ins w:id="140" w:author="Lukáš Herman" w:date="2023-02-10T18:46:00Z">
        <w:r w:rsidR="0045773E" w:rsidRPr="001F6849">
          <w:rPr>
            <w:bCs/>
          </w:rPr>
          <w:t>mi</w:t>
        </w:r>
      </w:ins>
      <w:r w:rsidR="001B4E45" w:rsidRPr="001F6849">
        <w:rPr>
          <w:bCs/>
        </w:rPr>
        <w:t xml:space="preserve"> API.</w:t>
      </w:r>
      <w:commentRangeEnd w:id="125"/>
      <w:r w:rsidR="0045773E" w:rsidRPr="001F6849">
        <w:rPr>
          <w:rStyle w:val="CommentReference"/>
        </w:rPr>
        <w:commentReference w:id="125"/>
      </w:r>
      <w:commentRangeEnd w:id="126"/>
      <w:r w:rsidR="009C30BB" w:rsidRPr="001F6849">
        <w:rPr>
          <w:rStyle w:val="CommentReference"/>
        </w:rPr>
        <w:commentReference w:id="126"/>
      </w:r>
    </w:p>
    <w:p w14:paraId="5E91F6A8" w14:textId="185C976B" w:rsidR="007F7BCF" w:rsidRPr="001F6849" w:rsidRDefault="007F7BCF" w:rsidP="007F7BCF">
      <w:pPr>
        <w:pStyle w:val="Malnadpis"/>
      </w:pPr>
      <w:proofErr w:type="spellStart"/>
      <w:r w:rsidRPr="001F6849">
        <w:t>WebXR</w:t>
      </w:r>
      <w:proofErr w:type="spellEnd"/>
      <w:r w:rsidRPr="001F6849">
        <w:t xml:space="preserve"> API</w:t>
      </w:r>
    </w:p>
    <w:p w14:paraId="2496C733" w14:textId="22865185" w:rsidR="00F038FF" w:rsidRPr="001F6849" w:rsidRDefault="00314775" w:rsidP="00F038FF">
      <w:pPr>
        <w:pStyle w:val="Malnadpis"/>
        <w:rPr>
          <w:b w:val="0"/>
          <w:bCs/>
        </w:rPr>
      </w:pPr>
      <w:proofErr w:type="spellStart"/>
      <w:r w:rsidRPr="001F6849">
        <w:rPr>
          <w:b w:val="0"/>
          <w:bCs/>
        </w:rPr>
        <w:t>WebXR</w:t>
      </w:r>
      <w:proofErr w:type="spellEnd"/>
      <w:r w:rsidRPr="001F6849">
        <w:rPr>
          <w:b w:val="0"/>
          <w:bCs/>
        </w:rPr>
        <w:t xml:space="preserve"> je specifikace definovaná v rámci W3C skupinou pro </w:t>
      </w:r>
      <w:r w:rsidR="003F5B02" w:rsidRPr="001F6849">
        <w:rPr>
          <w:b w:val="0"/>
          <w:bCs/>
        </w:rPr>
        <w:t>imerzní</w:t>
      </w:r>
      <w:r w:rsidRPr="001F6849">
        <w:rPr>
          <w:b w:val="0"/>
          <w:bCs/>
        </w:rPr>
        <w:t xml:space="preserve"> web, za účelem poskytnutí jednotné komunikace mezi VR a AR hardwarem a webovým prostředím. Jedná se o hardware agnostické</w:t>
      </w:r>
      <w:r w:rsidR="003F5B02" w:rsidRPr="001F6849">
        <w:rPr>
          <w:b w:val="0"/>
          <w:bCs/>
        </w:rPr>
        <w:t xml:space="preserve"> i</w:t>
      </w:r>
      <w:r w:rsidR="00FE29DD" w:rsidRPr="001F6849">
        <w:rPr>
          <w:b w:val="0"/>
          <w:bCs/>
        </w:rPr>
        <w:t xml:space="preserve">mperativní API, které umožňuje jednotný přístup k vytváření virtuálních </w:t>
      </w:r>
      <w:r w:rsidR="00FE29DD" w:rsidRPr="001F6849">
        <w:rPr>
          <w:b w:val="0"/>
          <w:bCs/>
        </w:rPr>
        <w:lastRenderedPageBreak/>
        <w:t>zážitků pro</w:t>
      </w:r>
      <w:r w:rsidR="00FE29DD" w:rsidRPr="001F6849">
        <w:rPr>
          <w:b w:val="0"/>
          <w:bCs/>
          <w:i/>
          <w:iCs/>
        </w:rPr>
        <w:t xml:space="preserve"> </w:t>
      </w:r>
      <w:r w:rsidR="00FE29DD" w:rsidRPr="001F6849">
        <w:rPr>
          <w:b w:val="0"/>
          <w:bCs/>
        </w:rPr>
        <w:t>mobilní i desktopový VR hardware</w:t>
      </w:r>
      <w:r w:rsidR="00577B7B" w:rsidRPr="001F6849">
        <w:rPr>
          <w:b w:val="0"/>
          <w:bCs/>
        </w:rPr>
        <w:t>.</w:t>
      </w:r>
      <w:r w:rsidR="00FE29DD" w:rsidRPr="001F6849">
        <w:rPr>
          <w:b w:val="0"/>
          <w:bCs/>
        </w:rPr>
        <w:t xml:space="preserve"> </w:t>
      </w:r>
      <w:proofErr w:type="spellStart"/>
      <w:r w:rsidR="001243AB" w:rsidRPr="001F6849">
        <w:rPr>
          <w:b w:val="0"/>
          <w:bCs/>
        </w:rPr>
        <w:t>WebXR</w:t>
      </w:r>
      <w:proofErr w:type="spellEnd"/>
      <w:r w:rsidR="001243AB" w:rsidRPr="001F6849">
        <w:rPr>
          <w:b w:val="0"/>
          <w:bCs/>
        </w:rPr>
        <w:t xml:space="preserve"> API je založeno na </w:t>
      </w:r>
      <w:proofErr w:type="spellStart"/>
      <w:r w:rsidR="001243AB" w:rsidRPr="001F6849">
        <w:rPr>
          <w:b w:val="0"/>
          <w:bCs/>
        </w:rPr>
        <w:t>OpenXR</w:t>
      </w:r>
      <w:proofErr w:type="spellEnd"/>
      <w:r w:rsidR="001243AB" w:rsidRPr="001F6849">
        <w:rPr>
          <w:rStyle w:val="FootnoteReference"/>
          <w:b w:val="0"/>
          <w:bCs/>
        </w:rPr>
        <w:footnoteReference w:id="2"/>
      </w:r>
      <w:r w:rsidR="001243AB" w:rsidRPr="001F6849">
        <w:rPr>
          <w:b w:val="0"/>
          <w:bCs/>
        </w:rPr>
        <w:t xml:space="preserve"> specifikaci skupiny </w:t>
      </w:r>
      <w:proofErr w:type="spellStart"/>
      <w:r w:rsidR="001243AB" w:rsidRPr="001F6849">
        <w:rPr>
          <w:b w:val="0"/>
          <w:bCs/>
        </w:rPr>
        <w:t>Khronos</w:t>
      </w:r>
      <w:proofErr w:type="spellEnd"/>
      <w:r w:rsidR="00107E45" w:rsidRPr="001F6849">
        <w:rPr>
          <w:b w:val="0"/>
          <w:bCs/>
        </w:rPr>
        <w:t>.</w:t>
      </w:r>
      <w:r w:rsidR="00583202" w:rsidRPr="001F6849">
        <w:rPr>
          <w:b w:val="0"/>
          <w:bCs/>
        </w:rPr>
        <w:t xml:space="preserve"> </w:t>
      </w:r>
      <w:r w:rsidR="00577B7B" w:rsidRPr="001F6849">
        <w:rPr>
          <w:b w:val="0"/>
          <w:bCs/>
        </w:rPr>
        <w:t xml:space="preserve">Hlavními body zájmu </w:t>
      </w:r>
      <w:proofErr w:type="spellStart"/>
      <w:r w:rsidR="00577B7B" w:rsidRPr="001F6849">
        <w:rPr>
          <w:b w:val="0"/>
          <w:bCs/>
        </w:rPr>
        <w:t>WebXR</w:t>
      </w:r>
      <w:proofErr w:type="spellEnd"/>
      <w:r w:rsidR="00577B7B" w:rsidRPr="001F6849">
        <w:rPr>
          <w:b w:val="0"/>
          <w:bCs/>
        </w:rPr>
        <w:t xml:space="preserve"> API je detekce a vyhledání možností daného HW a následně správné zobrazení obsahu v rámci HW </w:t>
      </w:r>
      <w:r w:rsidR="00577B7B" w:rsidRPr="001F6849">
        <w:rPr>
          <w:b w:val="0"/>
          <w:bCs/>
        </w:rPr>
        <w:fldChar w:fldCharType="begin"/>
      </w:r>
      <w:r w:rsidR="003F5B02" w:rsidRPr="001F6849">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1F6849">
        <w:rPr>
          <w:b w:val="0"/>
          <w:bCs/>
        </w:rPr>
        <w:fldChar w:fldCharType="separate"/>
      </w:r>
      <w:r w:rsidR="003F5B02" w:rsidRPr="001F6849">
        <w:rPr>
          <w:b w:val="0"/>
          <w:bCs/>
        </w:rPr>
        <w:t>(</w:t>
      </w:r>
      <w:proofErr w:type="spellStart"/>
      <w:r w:rsidR="003F5B02" w:rsidRPr="001F6849">
        <w:rPr>
          <w:b w:val="0"/>
          <w:bCs/>
        </w:rPr>
        <w:t>Immersive</w:t>
      </w:r>
      <w:proofErr w:type="spellEnd"/>
      <w:r w:rsidR="003F5B02" w:rsidRPr="001F6849">
        <w:rPr>
          <w:b w:val="0"/>
          <w:bCs/>
        </w:rPr>
        <w:t xml:space="preserve"> Web </w:t>
      </w:r>
      <w:proofErr w:type="spellStart"/>
      <w:r w:rsidR="003F5B02" w:rsidRPr="001F6849">
        <w:rPr>
          <w:b w:val="0"/>
          <w:bCs/>
        </w:rPr>
        <w:t>Working</w:t>
      </w:r>
      <w:proofErr w:type="spellEnd"/>
      <w:r w:rsidR="003F5B02" w:rsidRPr="001F6849">
        <w:rPr>
          <w:b w:val="0"/>
          <w:bCs/>
        </w:rPr>
        <w:t xml:space="preserve"> Group 2023; Intro to </w:t>
      </w:r>
      <w:proofErr w:type="spellStart"/>
      <w:r w:rsidR="003F5B02" w:rsidRPr="001F6849">
        <w:rPr>
          <w:b w:val="0"/>
          <w:bCs/>
        </w:rPr>
        <w:t>WebXR</w:t>
      </w:r>
      <w:proofErr w:type="spellEnd"/>
      <w:r w:rsidR="003F5B02" w:rsidRPr="001F6849">
        <w:rPr>
          <w:b w:val="0"/>
          <w:bCs/>
        </w:rPr>
        <w:t xml:space="preserve"> and A-</w:t>
      </w:r>
      <w:proofErr w:type="spellStart"/>
      <w:r w:rsidR="003F5B02" w:rsidRPr="001F6849">
        <w:rPr>
          <w:b w:val="0"/>
          <w:bCs/>
        </w:rPr>
        <w:t>Frame</w:t>
      </w:r>
      <w:proofErr w:type="spellEnd"/>
      <w:r w:rsidR="003F5B02" w:rsidRPr="001F6849">
        <w:rPr>
          <w:b w:val="0"/>
          <w:bCs/>
        </w:rPr>
        <w:t xml:space="preserve"> Part 1 2021)</w:t>
      </w:r>
      <w:r w:rsidR="00577B7B" w:rsidRPr="001F6849">
        <w:rPr>
          <w:b w:val="0"/>
          <w:bCs/>
        </w:rPr>
        <w:fldChar w:fldCharType="end"/>
      </w:r>
      <w:r w:rsidR="00577B7B" w:rsidRPr="001F6849">
        <w:rPr>
          <w:b w:val="0"/>
          <w:bCs/>
        </w:rPr>
        <w:t xml:space="preserve">. </w:t>
      </w:r>
    </w:p>
    <w:p w14:paraId="7F67ABCC" w14:textId="5ADC526A" w:rsidR="003F5B02" w:rsidRPr="001F6849" w:rsidRDefault="003F5B02" w:rsidP="00F038FF">
      <w:pPr>
        <w:pStyle w:val="Malnadpis"/>
        <w:rPr>
          <w:b w:val="0"/>
          <w:bCs/>
          <w:highlight w:val="yellow"/>
        </w:rPr>
      </w:pPr>
      <w:r w:rsidRPr="001F6849">
        <w:rPr>
          <w:b w:val="0"/>
          <w:bCs/>
          <w:highlight w:val="yellow"/>
        </w:rPr>
        <w:t># TODO – popsat jednoduše</w:t>
      </w:r>
    </w:p>
    <w:p w14:paraId="07E9917C" w14:textId="40184DA6" w:rsidR="00F038FF" w:rsidRPr="001F6849" w:rsidRDefault="00F038FF" w:rsidP="00F038FF">
      <w:pPr>
        <w:pStyle w:val="Malnadpis"/>
        <w:rPr>
          <w:b w:val="0"/>
          <w:bCs/>
          <w:highlight w:val="yellow"/>
        </w:rPr>
      </w:pPr>
      <w:r w:rsidRPr="001F6849">
        <w:rPr>
          <w:b w:val="0"/>
          <w:bCs/>
          <w:highlight w:val="yellow"/>
        </w:rPr>
        <w:t xml:space="preserve">Životní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41"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42" w:author="Jan Horák" w:date="2023-06-15T11:57:00Z"/>
          <w:b w:val="0"/>
          <w:bCs/>
          <w:highlight w:val="yellow"/>
        </w:rPr>
      </w:pPr>
    </w:p>
    <w:p w14:paraId="12BAB988" w14:textId="5E8E103D" w:rsidR="00571A2A" w:rsidRPr="001F6849" w:rsidRDefault="00571A2A" w:rsidP="00571A2A">
      <w:pPr>
        <w:pStyle w:val="Malnadpis"/>
        <w:rPr>
          <w:ins w:id="143" w:author="Jan Horák" w:date="2023-06-15T11:58:00Z"/>
        </w:rPr>
      </w:pPr>
      <w:proofErr w:type="spellStart"/>
      <w:ins w:id="144" w:author="Jan Horák" w:date="2023-06-15T11:57:00Z">
        <w:r w:rsidRPr="001F6849">
          <w:rPr>
            <w:highlight w:val="yellow"/>
          </w:rPr>
          <w:t>WebGPU</w:t>
        </w:r>
      </w:ins>
      <w:proofErr w:type="spellEnd"/>
    </w:p>
    <w:p w14:paraId="69B3B275" w14:textId="7A81F335" w:rsidR="00571A2A" w:rsidRPr="001F6849" w:rsidRDefault="00571A2A">
      <w:pPr>
        <w:rPr>
          <w:b/>
          <w:rPrChange w:id="145" w:author="Jan Horák" w:date="2023-06-15T11:58:00Z">
            <w:rPr>
              <w:b w:val="0"/>
              <w:bCs/>
              <w:highlight w:val="yellow"/>
            </w:rPr>
          </w:rPrChange>
        </w:rPr>
        <w:pPrChange w:id="146" w:author="Jan Horák" w:date="2023-06-15T11:58:00Z">
          <w:pPr>
            <w:pStyle w:val="Malnadpis"/>
            <w:numPr>
              <w:numId w:val="24"/>
            </w:numPr>
            <w:ind w:left="720" w:hanging="360"/>
          </w:pPr>
        </w:pPrChange>
      </w:pPr>
      <w:ins w:id="147" w:author="Jan Horák" w:date="2023-06-15T11:58:00Z">
        <w:r w:rsidRPr="001F6849">
          <w:rPr>
            <w:highlight w:val="yellow"/>
            <w:rPrChange w:id="148" w:author="Jan Horák" w:date="2023-06-15T11:58:00Z">
              <w:rPr>
                <w:lang w:val="en-US"/>
              </w:rPr>
            </w:rPrChange>
          </w:rPr>
          <w:t xml:space="preserve">#TODO – </w:t>
        </w:r>
        <w:proofErr w:type="spellStart"/>
        <w:r w:rsidRPr="001F6849">
          <w:rPr>
            <w:highlight w:val="yellow"/>
            <w:rPrChange w:id="149" w:author="Jan Horák" w:date="2023-06-15T11:58:00Z">
              <w:rPr>
                <w:lang w:val="en-US"/>
              </w:rPr>
            </w:rPrChange>
          </w:rPr>
          <w:t>strucnej</w:t>
        </w:r>
        <w:proofErr w:type="spellEnd"/>
        <w:r w:rsidRPr="001F6849">
          <w:rPr>
            <w:highlight w:val="yellow"/>
            <w:rPrChange w:id="150" w:author="Jan Horák" w:date="2023-06-15T11:58:00Z">
              <w:rPr>
                <w:lang w:val="en-US"/>
              </w:rPr>
            </w:rPrChange>
          </w:rPr>
          <w:t xml:space="preserve"> popis</w:t>
        </w:r>
      </w:ins>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4F1596D6" w14:textId="481DA118" w:rsidR="00B015AD" w:rsidRPr="001F6849" w:rsidRDefault="00711D65" w:rsidP="00583202">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w:t>
      </w:r>
      <w:proofErr w:type="spellStart"/>
      <w:r w:rsidR="00B009CC" w:rsidRPr="001F6849">
        <w:t>Can</w:t>
      </w:r>
      <w:proofErr w:type="spellEnd"/>
      <w:r w:rsidR="00B009CC" w:rsidRPr="001F6849">
        <w:t xml:space="preserve"> I Use 2023a)</w:t>
      </w:r>
      <w:r w:rsidR="00B009CC" w:rsidRPr="001F6849">
        <w:fldChar w:fldCharType="end"/>
      </w:r>
      <w:r w:rsidR="00B009CC" w:rsidRPr="001F6849">
        <w:t>.</w:t>
      </w:r>
      <w:r w:rsidR="006C32DE" w:rsidRPr="001F6849">
        <w:t xml:space="preserve"> </w:t>
      </w:r>
    </w:p>
    <w:p w14:paraId="391B30B8" w14:textId="77777777" w:rsidR="00B015AD" w:rsidRPr="001F6849" w:rsidRDefault="00B015AD" w:rsidP="00B015AD">
      <w:pPr>
        <w:pStyle w:val="Normlnprvnodsazen"/>
      </w:pPr>
      <w:r w:rsidRPr="001F6849">
        <w:br w:type="page"/>
      </w:r>
    </w:p>
    <w:p w14:paraId="4D1EE5F4" w14:textId="4546D3E6" w:rsidR="00A400E8" w:rsidRPr="001F6849" w:rsidRDefault="00A400E8">
      <w:pPr>
        <w:pStyle w:val="Caption"/>
        <w:pPrChange w:id="151" w:author="Lukáš Herman" w:date="2023-02-06T14:26:00Z">
          <w:pPr>
            <w:pStyle w:val="Caption"/>
            <w:keepNext/>
          </w:pPr>
        </w:pPrChange>
      </w:pPr>
      <w:r w:rsidRPr="001F6849">
        <w:lastRenderedPageBreak/>
        <w:t xml:space="preserve">Tab. </w:t>
      </w:r>
      <w:r w:rsidRPr="001F6849">
        <w:fldChar w:fldCharType="begin"/>
      </w:r>
      <w:r w:rsidRPr="001F6849">
        <w:instrText xml:space="preserve"> SEQ Tab. \* ARABIC </w:instrText>
      </w:r>
      <w:r w:rsidRPr="001F6849">
        <w:fldChar w:fldCharType="separate"/>
      </w:r>
      <w:r w:rsidRPr="001F6849">
        <w:rPr>
          <w:noProof/>
        </w:rPr>
        <w:t>1</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B009CC" w:rsidRPr="001F6849">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B009CC" w:rsidRPr="001F6849">
        <w:t>(</w:t>
      </w:r>
      <w:proofErr w:type="spellStart"/>
      <w:r w:rsidR="00B009CC" w:rsidRPr="001F6849">
        <w:t>StatCounter</w:t>
      </w:r>
      <w:proofErr w:type="spellEnd"/>
      <w:r w:rsidR="00B009CC" w:rsidRPr="001F6849">
        <w:t xml:space="preserve"> 2023; Meta 2023; </w:t>
      </w:r>
      <w:proofErr w:type="spellStart"/>
      <w:r w:rsidR="00B009CC" w:rsidRPr="001F6849">
        <w:t>Immersive</w:t>
      </w:r>
      <w:proofErr w:type="spellEnd"/>
      <w:r w:rsidR="00B009CC" w:rsidRPr="001F6849">
        <w:t xml:space="preserve"> Web Developer </w:t>
      </w:r>
      <w:proofErr w:type="spellStart"/>
      <w:r w:rsidR="00B009CC" w:rsidRPr="001F6849">
        <w:t>Home</w:t>
      </w:r>
      <w:proofErr w:type="spellEnd"/>
      <w:r w:rsidR="00B009CC" w:rsidRPr="001F6849">
        <w:t xml:space="preserve"> no </w:t>
      </w:r>
      <w:proofErr w:type="spellStart"/>
      <w:r w:rsidR="00B009CC" w:rsidRPr="001F6849">
        <w:t>date</w:t>
      </w:r>
      <w:proofErr w:type="spellEnd"/>
      <w:r w:rsidR="00B009CC" w:rsidRPr="001F6849">
        <w:t xml:space="preserve">; </w:t>
      </w:r>
      <w:proofErr w:type="spellStart"/>
      <w:r w:rsidR="00B009CC" w:rsidRPr="001F6849">
        <w:t>Can</w:t>
      </w:r>
      <w:proofErr w:type="spellEnd"/>
      <w:r w:rsidR="00B009CC" w:rsidRPr="001F6849">
        <w:t xml:space="preserve"> I Use 2023b; </w:t>
      </w:r>
      <w:proofErr w:type="spellStart"/>
      <w:r w:rsidR="00B009CC" w:rsidRPr="001F6849">
        <w:t>Igalia</w:t>
      </w:r>
      <w:proofErr w:type="spellEnd"/>
      <w:r w:rsidR="00B009CC" w:rsidRPr="001F6849">
        <w:t xml:space="preserve"> SL 2023)</w:t>
      </w:r>
      <w:r w:rsidRPr="001F6849">
        <w:fldChar w:fldCharType="end"/>
      </w:r>
      <w:r w:rsidRPr="001F6849">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1693ECBA" w14:textId="77777777" w:rsidR="00A400E8" w:rsidRPr="001F6849" w:rsidRDefault="00A400E8" w:rsidP="00A400E8">
      <w:pPr>
        <w:pStyle w:val="Normlnprvnodsazen"/>
        <w:ind w:firstLine="0"/>
        <w:rPr>
          <w:lang w:eastAsia="en-US"/>
        </w:rPr>
      </w:pPr>
    </w:p>
    <w:p w14:paraId="4B5929D4" w14:textId="03DA85E9" w:rsidR="006C32DE" w:rsidRPr="001F6849" w:rsidRDefault="007F7BCF" w:rsidP="006C32DE">
      <w:pPr>
        <w:pStyle w:val="Heading3"/>
      </w:pPr>
      <w:r w:rsidRPr="001F6849">
        <w:t>Frameworky</w:t>
      </w:r>
      <w:r w:rsidR="005C57E5" w:rsidRPr="001F6849">
        <w:t xml:space="preserve">, </w:t>
      </w:r>
      <w:r w:rsidRPr="001F6849">
        <w:t>knihovny</w:t>
      </w:r>
      <w:r w:rsidR="005C57E5" w:rsidRPr="001F6849">
        <w:t xml:space="preserve"> a </w:t>
      </w:r>
      <w:proofErr w:type="spellStart"/>
      <w:r w:rsidR="005C57E5" w:rsidRPr="001F6849">
        <w:t>enginy</w:t>
      </w:r>
      <w:proofErr w:type="spellEnd"/>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w:t>
      </w:r>
      <w:proofErr w:type="spellStart"/>
      <w:r w:rsidR="005B7B8D" w:rsidRPr="001F6849">
        <w:rPr>
          <w:highlight w:val="yellow"/>
        </w:rPr>
        <w:t>needle-tools</w:t>
      </w:r>
      <w:proofErr w:type="spellEnd"/>
      <w:r w:rsidR="005B7B8D" w:rsidRPr="001F6849">
        <w:rPr>
          <w:highlight w:val="yellow"/>
        </w:rPr>
        <w:t xml:space="preserve">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lastRenderedPageBreak/>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5"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w:t>
      </w:r>
      <w:proofErr w:type="spellStart"/>
      <w:r w:rsidR="00083268" w:rsidRPr="001F6849">
        <w:t>needle-tools</w:t>
      </w:r>
      <w:proofErr w:type="spellEnd"/>
      <w:r w:rsidR="00083268" w:rsidRPr="001F6849">
        <w:t xml:space="preserve">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w:t>
      </w:r>
      <w:proofErr w:type="spellStart"/>
      <w:r w:rsidR="00083268" w:rsidRPr="001F6849">
        <w:rPr>
          <w:highlight w:val="yellow"/>
        </w:rPr>
        <w:t>needle-tools</w:t>
      </w:r>
      <w:proofErr w:type="spellEnd"/>
      <w:r w:rsidR="00083268" w:rsidRPr="001F6849">
        <w:rPr>
          <w:highlight w:val="yellow"/>
        </w:rPr>
        <w:t xml:space="preserve">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w:t>
      </w:r>
      <w:proofErr w:type="spellStart"/>
      <w:r w:rsidR="00083268" w:rsidRPr="001F6849">
        <w:t>needle-tools</w:t>
      </w:r>
      <w:proofErr w:type="spellEnd"/>
      <w:r w:rsidR="00083268" w:rsidRPr="001F6849">
        <w:t xml:space="preserve">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6"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9"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0"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1"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Pr="001F6849" w:rsidRDefault="004C6D06" w:rsidP="007F7BCF">
      <w:pPr>
        <w:pStyle w:val="Normlnprvnodsazen"/>
        <w:ind w:firstLine="0"/>
        <w:rPr>
          <w:b/>
          <w:bCs/>
          <w:lang w:eastAsia="en-US"/>
        </w:rPr>
      </w:pPr>
      <w:proofErr w:type="spellStart"/>
      <w:r w:rsidRPr="001F6849">
        <w:rPr>
          <w:b/>
          <w:bCs/>
          <w:lang w:eastAsia="en-US"/>
        </w:rPr>
        <w:t>Spoke</w:t>
      </w:r>
      <w:proofErr w:type="spellEnd"/>
    </w:p>
    <w:p w14:paraId="7B05DB09" w14:textId="50FA6E2B" w:rsidR="003D48B8" w:rsidRDefault="003D48B8" w:rsidP="00BC3D00">
      <w:pPr>
        <w:pStyle w:val="Heading2"/>
        <w:rPr>
          <w:lang w:val="cs-CZ"/>
        </w:rPr>
      </w:pPr>
      <w:r w:rsidRPr="001F6849">
        <w:rPr>
          <w:lang w:val="cs-CZ"/>
        </w:rPr>
        <w:t>Specifikace požadavků pro technologie</w:t>
      </w:r>
    </w:p>
    <w:p w14:paraId="68DE3072" w14:textId="1CDF5CF6" w:rsidR="00812934" w:rsidRPr="00812934" w:rsidRDefault="00812934" w:rsidP="00812934">
      <w:pPr>
        <w:rPr>
          <w:lang w:eastAsia="cs-CZ"/>
        </w:rPr>
      </w:pPr>
      <w:r>
        <w:rPr>
          <w:lang w:eastAsia="cs-CZ"/>
        </w:rPr>
        <w:t xml:space="preserve">Metodika specifikace požadavků byla převzata z práce </w:t>
      </w:r>
      <w:r>
        <w:rPr>
          <w:lang w:eastAsia="cs-CZ"/>
        </w:rPr>
        <w:fldChar w:fldCharType="begin"/>
      </w:r>
      <w:r>
        <w:rPr>
          <w:lang w:eastAsia="cs-CZ"/>
        </w:rP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Pr>
          <w:lang w:eastAsia="cs-CZ"/>
        </w:rPr>
        <w:fldChar w:fldCharType="separate"/>
      </w:r>
      <w:r w:rsidRPr="00812934">
        <w:t>(Herman 2014)</w:t>
      </w:r>
      <w:r>
        <w:rPr>
          <w:lang w:eastAsia="cs-CZ"/>
        </w:rPr>
        <w:fldChar w:fldCharType="end"/>
      </w:r>
      <w:r>
        <w:rPr>
          <w:lang w:eastAsia="cs-CZ"/>
        </w:rPr>
        <w:t xml:space="preserve"> a modifikována pro účel hodnocení aplikací umožňující tvorbu virtuální reality. Definice požadavků je zde záměrně zahrnuta pouze pro hodnocení technologií. </w:t>
      </w:r>
    </w:p>
    <w:p w14:paraId="637F0D8C" w14:textId="77777777" w:rsidR="003D48B8" w:rsidRPr="001F6849" w:rsidRDefault="003D48B8" w:rsidP="00812934">
      <w:pPr>
        <w:pStyle w:val="Heading3"/>
      </w:pPr>
      <w:r w:rsidRPr="001F6849">
        <w:t>Funkční požadavky</w:t>
      </w:r>
    </w:p>
    <w:p w14:paraId="1C378E00" w14:textId="77777777" w:rsidR="003D48B8" w:rsidRDefault="003D48B8" w:rsidP="003D48B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w:t>
      </w:r>
      <w:proofErr w:type="spellStart"/>
      <w:r w:rsidRPr="001F6849">
        <w:t>Sommerville</w:t>
      </w:r>
      <w:proofErr w:type="spellEnd"/>
      <w:r w:rsidRPr="001F6849">
        <w:t xml:space="preserve"> 2016)</w:t>
      </w:r>
      <w:r w:rsidRPr="001F6849">
        <w:fldChar w:fldCharType="end"/>
      </w:r>
    </w:p>
    <w:p w14:paraId="348D87B8" w14:textId="77777777" w:rsidR="00BB39E4" w:rsidRDefault="00BB39E4" w:rsidP="00BB39E4">
      <w:pPr>
        <w:pStyle w:val="Normlnprvnodsazen"/>
        <w:ind w:firstLine="0"/>
        <w:rPr>
          <w:lang w:eastAsia="en-US"/>
        </w:rPr>
      </w:pPr>
    </w:p>
    <w:p w14:paraId="6EA02929" w14:textId="14D5B192" w:rsidR="00BB39E4" w:rsidRPr="00BB39E4" w:rsidRDefault="00983940" w:rsidP="00BB39E4">
      <w:pPr>
        <w:pStyle w:val="Normlnprvnodsazen"/>
        <w:ind w:firstLine="0"/>
        <w:rPr>
          <w:b/>
          <w:bCs/>
          <w:lang w:eastAsia="en-US"/>
        </w:rPr>
      </w:pPr>
      <w:r>
        <w:rPr>
          <w:b/>
          <w:bCs/>
          <w:lang w:eastAsia="en-US"/>
        </w:rPr>
        <w:lastRenderedPageBreak/>
        <w:t>Orientace ve scéně</w:t>
      </w:r>
    </w:p>
    <w:p w14:paraId="08D9AD58" w14:textId="5B30B13E" w:rsidR="00983940" w:rsidRDefault="00BB39E4" w:rsidP="00BB39E4">
      <w:pPr>
        <w:pStyle w:val="Normlnprvnodsazen"/>
        <w:ind w:firstLine="0"/>
        <w:rPr>
          <w:lang w:eastAsia="en-US"/>
        </w:rPr>
      </w:pPr>
      <w:r>
        <w:rPr>
          <w:lang w:eastAsia="en-US"/>
        </w:rPr>
        <w:t xml:space="preserve">Pro </w:t>
      </w:r>
      <w:proofErr w:type="spellStart"/>
      <w:r>
        <w:rPr>
          <w:lang w:eastAsia="en-US"/>
        </w:rPr>
        <w:t>úspěnou</w:t>
      </w:r>
      <w:proofErr w:type="spellEnd"/>
      <w:r>
        <w:rPr>
          <w:lang w:eastAsia="en-US"/>
        </w:rPr>
        <w:t xml:space="preserve"> tvorbu VR aplikace je nutné, aby technologie podporovala především způsob </w:t>
      </w:r>
      <w:r w:rsidR="00983940">
        <w:rPr>
          <w:lang w:eastAsia="en-US"/>
        </w:rPr>
        <w:t xml:space="preserve">pohybu a orientace na základě </w:t>
      </w:r>
      <w:proofErr w:type="spellStart"/>
      <w:r w:rsidR="00983940">
        <w:rPr>
          <w:lang w:eastAsia="en-US"/>
        </w:rPr>
        <w:t>trackingu</w:t>
      </w:r>
      <w:proofErr w:type="spellEnd"/>
      <w:r w:rsidR="00983940">
        <w:rPr>
          <w:lang w:eastAsia="en-US"/>
        </w:rPr>
        <w:t xml:space="preserve"> polohy a orientace zobrazovacího, popř. vstupního zařízení. </w:t>
      </w:r>
    </w:p>
    <w:p w14:paraId="04974193" w14:textId="2D55FC82" w:rsidR="00983940" w:rsidRPr="00983940" w:rsidRDefault="00983940" w:rsidP="00BB39E4">
      <w:pPr>
        <w:pStyle w:val="Normlnprvnodsazen"/>
        <w:ind w:firstLine="0"/>
        <w:rPr>
          <w:b/>
          <w:bCs/>
          <w:lang w:eastAsia="en-US"/>
        </w:rPr>
      </w:pPr>
      <w:r>
        <w:rPr>
          <w:b/>
          <w:bCs/>
          <w:lang w:eastAsia="en-US"/>
        </w:rPr>
        <w:t>Pohyb scénou</w:t>
      </w:r>
    </w:p>
    <w:p w14:paraId="0960EA8E" w14:textId="45041332" w:rsidR="00983940" w:rsidRDefault="00983940" w:rsidP="00BB39E4">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w:t>
      </w:r>
      <w:r w:rsidR="00BB39E4">
        <w:rPr>
          <w:lang w:eastAsia="en-US"/>
        </w:rPr>
        <w:t xml:space="preserve">Ve VR prostředí je dále běžným požadavkem možnost zrychleného pohybu nejčastěji pomocí teleportace skrze ukazovací paprsek. </w:t>
      </w:r>
    </w:p>
    <w:p w14:paraId="534B1719" w14:textId="104D72F1" w:rsidR="00983940" w:rsidRPr="00983940" w:rsidRDefault="00983940" w:rsidP="00BB39E4">
      <w:pPr>
        <w:pStyle w:val="Normlnprvnodsazen"/>
        <w:ind w:firstLine="0"/>
        <w:rPr>
          <w:lang w:val="en-US" w:eastAsia="en-US"/>
        </w:rPr>
      </w:pPr>
      <w:r w:rsidRPr="00983940">
        <w:rPr>
          <w:highlight w:val="yellow"/>
          <w:lang w:val="en-US" w:eastAsia="en-US"/>
        </w:rPr>
        <w:t xml:space="preserve">#todo – </w:t>
      </w:r>
      <w:proofErr w:type="spellStart"/>
      <w:r w:rsidRPr="00983940">
        <w:rPr>
          <w:highlight w:val="yellow"/>
          <w:lang w:val="en-US" w:eastAsia="en-US"/>
        </w:rPr>
        <w:t>domyslet</w:t>
      </w:r>
      <w:proofErr w:type="spellEnd"/>
      <w:r w:rsidRPr="00983940">
        <w:rPr>
          <w:highlight w:val="yellow"/>
          <w:lang w:val="en-US" w:eastAsia="en-US"/>
        </w:rPr>
        <w:t xml:space="preserve"> </w:t>
      </w:r>
      <w:proofErr w:type="spellStart"/>
      <w:r w:rsidRPr="00983940">
        <w:rPr>
          <w:highlight w:val="yellow"/>
          <w:lang w:val="en-US" w:eastAsia="en-US"/>
        </w:rPr>
        <w:t>podle</w:t>
      </w:r>
      <w:proofErr w:type="spellEnd"/>
      <w:r w:rsidRPr="00983940">
        <w:rPr>
          <w:highlight w:val="yellow"/>
          <w:lang w:val="en-US" w:eastAsia="en-US"/>
        </w:rPr>
        <w:t xml:space="preserve"> </w:t>
      </w:r>
      <w:proofErr w:type="spellStart"/>
      <w:r w:rsidRPr="00983940">
        <w:rPr>
          <w:highlight w:val="yellow"/>
          <w:lang w:val="en-US" w:eastAsia="en-US"/>
        </w:rPr>
        <w:t>hermana</w:t>
      </w:r>
      <w:proofErr w:type="spellEnd"/>
    </w:p>
    <w:p w14:paraId="2FE2CC5B" w14:textId="7ADF48BF" w:rsidR="003D48B8" w:rsidRPr="001F6849" w:rsidRDefault="003D48B8" w:rsidP="00812934">
      <w:pPr>
        <w:pStyle w:val="Heading3"/>
        <w:rPr>
          <w:lang w:eastAsia="cs-CZ"/>
        </w:rPr>
      </w:pPr>
      <w:r w:rsidRPr="001F6849">
        <w:rPr>
          <w:lang w:eastAsia="cs-CZ"/>
        </w:rPr>
        <w:t>Mimo-funkční</w:t>
      </w:r>
      <w:r w:rsidR="00812934">
        <w:rPr>
          <w:lang w:eastAsia="cs-CZ"/>
        </w:rPr>
        <w:t xml:space="preserve"> požadavky</w:t>
      </w:r>
    </w:p>
    <w:p w14:paraId="2AC69753" w14:textId="77777777" w:rsidR="003D48B8" w:rsidRPr="001F6849" w:rsidRDefault="003D48B8" w:rsidP="003D48B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w:t>
      </w:r>
      <w:proofErr w:type="spellStart"/>
      <w:r w:rsidRPr="001F6849">
        <w:t>Sommerville</w:t>
      </w:r>
      <w:proofErr w:type="spellEnd"/>
      <w:r w:rsidRPr="001F6849">
        <w:t xml:space="preserve"> 2016)</w:t>
      </w:r>
      <w:r w:rsidRPr="001F6849">
        <w:rPr>
          <w:lang w:eastAsia="cs-CZ"/>
        </w:rPr>
        <w:fldChar w:fldCharType="end"/>
      </w:r>
    </w:p>
    <w:p w14:paraId="1FA823F2" w14:textId="77777777" w:rsidR="003D48B8" w:rsidRPr="008405EF" w:rsidRDefault="003D48B8" w:rsidP="003D48B8">
      <w:pPr>
        <w:pStyle w:val="Normlnprvnodsazen"/>
        <w:ind w:firstLine="0"/>
        <w:rPr>
          <w:b/>
          <w:bCs/>
        </w:rPr>
      </w:pPr>
      <w:r w:rsidRPr="008405EF">
        <w:rPr>
          <w:b/>
          <w:bCs/>
        </w:rPr>
        <w:t>Cena</w:t>
      </w:r>
    </w:p>
    <w:p w14:paraId="2B8BDE7B" w14:textId="1E7C0BDE" w:rsidR="003D48B8" w:rsidRPr="001F6849" w:rsidRDefault="003D48B8" w:rsidP="001F6849">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001F6849" w:rsidRPr="001F6849">
        <w:t xml:space="preserve"> </w:t>
      </w:r>
      <w:r w:rsidRPr="001F6849">
        <w:t>Časové náklady je primárně pracnost vývoje aplikace pomocí dané technologie.</w:t>
      </w:r>
      <w:r w:rsidR="001F6849" w:rsidRPr="001F6849">
        <w:t xml:space="preserve"> </w:t>
      </w:r>
      <w:r w:rsidR="001F6849" w:rsidRPr="001F6849">
        <w:fldChar w:fldCharType="begin"/>
      </w:r>
      <w:r w:rsidR="001F6849"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1F6849" w:rsidRPr="001F6849">
        <w:fldChar w:fldCharType="separate"/>
      </w:r>
      <w:r w:rsidR="001F6849" w:rsidRPr="001F6849">
        <w:t>(Herman 2014)</w:t>
      </w:r>
      <w:r w:rsidR="001F6849" w:rsidRPr="001F6849">
        <w:fldChar w:fldCharType="end"/>
      </w:r>
    </w:p>
    <w:p w14:paraId="3E0A30A1" w14:textId="63EAF244" w:rsidR="001F6849" w:rsidRPr="008405EF" w:rsidRDefault="001F6849" w:rsidP="001F6849">
      <w:pPr>
        <w:pStyle w:val="Normlnprvnodsazen"/>
        <w:ind w:firstLine="0"/>
        <w:rPr>
          <w:b/>
          <w:bCs/>
        </w:rPr>
      </w:pPr>
      <w:r w:rsidRPr="008405EF">
        <w:rPr>
          <w:b/>
          <w:bCs/>
        </w:rPr>
        <w:t>Dokumentace</w:t>
      </w:r>
    </w:p>
    <w:p w14:paraId="5462E351" w14:textId="77777777" w:rsidR="008405EF" w:rsidRDefault="001F6849" w:rsidP="001F6849">
      <w:pPr>
        <w:pStyle w:val="Normlnprvnodsazen"/>
        <w:ind w:firstLine="0"/>
      </w:pPr>
      <w:r w:rsidRPr="001F6849">
        <w:t>Technologie by měla mít extenzivní a srozumitelnou dokumentaci za účelem snadného vývoje.</w:t>
      </w:r>
    </w:p>
    <w:p w14:paraId="2F639998" w14:textId="77777777" w:rsidR="008405EF" w:rsidRPr="008405EF" w:rsidRDefault="008405EF" w:rsidP="001F6849">
      <w:pPr>
        <w:pStyle w:val="Normlnprvnodsazen"/>
        <w:ind w:firstLine="0"/>
        <w:rPr>
          <w:b/>
          <w:bCs/>
        </w:rPr>
      </w:pPr>
      <w:r w:rsidRPr="008405EF">
        <w:rPr>
          <w:b/>
          <w:bCs/>
        </w:rPr>
        <w:t xml:space="preserve">Výkonnost </w:t>
      </w:r>
    </w:p>
    <w:p w14:paraId="2F036CCF" w14:textId="77777777" w:rsidR="00812934" w:rsidRDefault="008405EF" w:rsidP="001F6849">
      <w:pPr>
        <w:pStyle w:val="Normlnprvnodsazen"/>
        <w:ind w:firstLine="0"/>
      </w:pPr>
      <w:r>
        <w:t xml:space="preserve">Technologie by měla dosahovat dostatečného výkonu, tak aby byla schopná vykreslovat dostatečné množství </w:t>
      </w:r>
      <w:proofErr w:type="gramStart"/>
      <w:r>
        <w:t>snímků</w:t>
      </w:r>
      <w:proofErr w:type="gramEnd"/>
      <w:r>
        <w:t xml:space="preserve"> aby nedocházelo k snížení imerze. Tento požadavek je poměrně těžké hodnotit u samostatných </w:t>
      </w:r>
      <w:proofErr w:type="spellStart"/>
      <w:proofErr w:type="gramStart"/>
      <w:r>
        <w:t>technologíí</w:t>
      </w:r>
      <w:proofErr w:type="spellEnd"/>
      <w:proofErr w:type="gramEnd"/>
      <w:r>
        <w:t xml:space="preserve"> jelikož </w:t>
      </w:r>
      <w:proofErr w:type="spellStart"/>
      <w:r>
        <w:t>zavisí</w:t>
      </w:r>
      <w:proofErr w:type="spellEnd"/>
      <w:r>
        <w:t xml:space="preserve"> nejen na softwarovém řešení, ale často více na hardwarovém zařízení popř. na platformě (prohlížeči). </w:t>
      </w:r>
    </w:p>
    <w:p w14:paraId="55B677CD" w14:textId="37B86BCC" w:rsidR="001F6849" w:rsidRDefault="00812934" w:rsidP="001F6849">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001F6849" w:rsidRPr="001F6849">
        <w:t xml:space="preserve"> </w:t>
      </w:r>
    </w:p>
    <w:p w14:paraId="3928757B" w14:textId="6F499C6C" w:rsidR="008405EF" w:rsidRDefault="008405EF" w:rsidP="001F6849">
      <w:pPr>
        <w:pStyle w:val="Normlnprvnodsazen"/>
        <w:ind w:firstLine="0"/>
        <w:rPr>
          <w:b/>
          <w:bCs/>
        </w:rPr>
      </w:pPr>
      <w:r>
        <w:rPr>
          <w:b/>
          <w:bCs/>
        </w:rPr>
        <w:t>Přístupnost</w:t>
      </w:r>
    </w:p>
    <w:p w14:paraId="62F78AFC" w14:textId="0D89681E" w:rsidR="008405EF" w:rsidRDefault="008405EF" w:rsidP="001F6849">
      <w:pPr>
        <w:pStyle w:val="Normlnprvnodsazen"/>
        <w:ind w:firstLine="0"/>
      </w:pPr>
      <w:r w:rsidRPr="008405EF">
        <w:t>Technol</w:t>
      </w:r>
      <w:r>
        <w:t xml:space="preserve">ogie by měla umožňovat přístup z co možná nejvíce zobrazovacích </w:t>
      </w:r>
      <w:r w:rsidR="00BB39E4">
        <w:t xml:space="preserve">(výstupních) </w:t>
      </w:r>
      <w:r>
        <w:t xml:space="preserve">zařízení. V tomto případě se jedná o kombinaci podpory technologie v rámci webových prohlížečů a zároveň podpory těchto prohlížečů na vybraných hardwarových zařízeních. </w:t>
      </w:r>
    </w:p>
    <w:p w14:paraId="2CED3675" w14:textId="77777777" w:rsidR="00BB39E4" w:rsidRPr="00BB39E4" w:rsidRDefault="00BB39E4" w:rsidP="00BB39E4">
      <w:pPr>
        <w:pStyle w:val="Normlnprvnodsazen"/>
        <w:ind w:firstLine="0"/>
        <w:rPr>
          <w:b/>
          <w:bCs/>
        </w:rPr>
      </w:pPr>
      <w:r w:rsidRPr="00BB39E4">
        <w:rPr>
          <w:b/>
          <w:bCs/>
        </w:rPr>
        <w:t>Kompatibilita</w:t>
      </w:r>
    </w:p>
    <w:p w14:paraId="08494796" w14:textId="70F4713E" w:rsidR="00BB39E4" w:rsidRPr="00BB39E4" w:rsidRDefault="00BB39E4" w:rsidP="001F6849">
      <w:pPr>
        <w:pStyle w:val="Normlnprvnodsazen"/>
        <w:ind w:firstLine="0"/>
        <w:rPr>
          <w:lang w:val="en-US"/>
        </w:rPr>
      </w:pPr>
      <w:r>
        <w:t xml:space="preserve">Kompatibilita je v tomto případě úzce spjata s přístupností. Jedná se o množství podporovaných (kompatibilních) vstupních zařízení. Technologie by teda měla podporovat běžná vstupní </w:t>
      </w:r>
      <w:proofErr w:type="spellStart"/>
      <w:r>
        <w:t>zařízeníx</w:t>
      </w:r>
      <w:proofErr w:type="spellEnd"/>
      <w:r>
        <w:t>`</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4299611F" w14:textId="10D9A2DA" w:rsidR="008405EF" w:rsidRPr="008405EF" w:rsidRDefault="008405EF" w:rsidP="001F6849">
      <w:pPr>
        <w:pStyle w:val="Normlnprvnodsazen"/>
        <w:ind w:firstLine="0"/>
        <w:rPr>
          <w:b/>
          <w:bCs/>
        </w:rPr>
      </w:pPr>
      <w:r w:rsidRPr="008405EF">
        <w:rPr>
          <w:b/>
          <w:bCs/>
        </w:rPr>
        <w:t>Interoperabilita</w:t>
      </w:r>
    </w:p>
    <w:p w14:paraId="05FB9998" w14:textId="454774AD" w:rsidR="001F6849" w:rsidRDefault="008405EF" w:rsidP="001F6849">
      <w:pPr>
        <w:pStyle w:val="Normlnprvnodsazen"/>
        <w:ind w:firstLine="0"/>
      </w:pPr>
      <w:r>
        <w:t xml:space="preserve">Technologie by měla podporovat interoperabilitu mezi dalšími systémy, měla by být tedy dostatečně modulární pro její </w:t>
      </w:r>
      <w:r w:rsidR="00812934">
        <w:t xml:space="preserve">použití spolu s dalšími technologiemi. Interoperabilita v případě </w:t>
      </w:r>
      <w:r w:rsidR="00812934">
        <w:lastRenderedPageBreak/>
        <w:t>geoprostorového kontextu je také na úrovni dat, tedy technologie by měla podporovat standardizované formáty dat a přístupů k jejich zpracování, popř. konverzi.</w:t>
      </w: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F73AAAB"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proofErr w:type="gramStart"/>
      <w:r w:rsidRPr="001F6849">
        <w:rPr>
          <w:lang w:eastAsia="cs-CZ"/>
        </w:rPr>
        <w:t>problém</w:t>
      </w:r>
      <w:proofErr w:type="gramEnd"/>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14F07535" w:rsidR="009F02D5" w:rsidRPr="001F6849" w:rsidRDefault="00800192" w:rsidP="00A12CA3">
      <w:pPr>
        <w:pStyle w:val="Normlnprvnodsazen"/>
      </w:pPr>
      <w:r w:rsidRPr="001F6849">
        <w:rPr>
          <w:highlight w:val="yellow"/>
        </w:rPr>
        <w:t>Aplikace by měla být jednoduchá a přístupná</w:t>
      </w:r>
      <w:r w:rsidRPr="001F6849">
        <w:t>.</w:t>
      </w:r>
      <w:r w:rsidR="009F02D5" w:rsidRPr="001F6849">
        <w:t xml:space="preserve"> </w:t>
      </w:r>
      <w:r w:rsidRPr="001F6849">
        <w:t>Měla by umožnit primárně vizualizaci geografických dat. Ačkoliv jak z definice VR vyplívá určitá míra interakc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79942880" w14:textId="52F0E94A" w:rsidR="00EE71C8" w:rsidRPr="001F6849" w:rsidRDefault="00EE71C8" w:rsidP="00EE71C8">
      <w:pPr>
        <w:pStyle w:val="Normlnprvnodsazen"/>
        <w:ind w:firstLine="0"/>
      </w:pPr>
      <w:r w:rsidRPr="001F6849">
        <w:t>Konkretizace požadavků na funkční a mimo-funkční</w:t>
      </w:r>
      <w:r w:rsidR="003D48B8" w:rsidRPr="001F6849">
        <w:t xml:space="preserve"> obdobně jako u hodnocení technologií</w:t>
      </w:r>
      <w:r w:rsidRPr="001F6849">
        <w:t xml:space="preserve"> je klíčová pro následnou implementaci. Tyto požadavky následně umožňují i zpětné zhodnocení aplikace. Důležitou skutečností je fakt, že stanovení požadavků je iterativní proces, kdy v průběhu vývoje je běžné, že některé požadavky se mohou ukázat jako nereálné a zároveň mohou vyvstat nové.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Pr="001F6849"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6567724E" w:rsidR="001F6849" w:rsidRDefault="001F6849" w:rsidP="001F6849">
      <w:pPr>
        <w:pStyle w:val="Normlnprvnodsazen"/>
        <w:numPr>
          <w:ilvl w:val="0"/>
          <w:numId w:val="29"/>
        </w:numPr>
        <w:rPr>
          <w:highlight w:val="yellow"/>
        </w:rPr>
      </w:pPr>
      <w:r w:rsidRPr="001F6849">
        <w:rPr>
          <w:highlight w:val="yellow"/>
        </w:rPr>
        <w:t>Použitelnost – Aplikace by měla být pro uživatele intuitivní</w:t>
      </w:r>
      <w:r w:rsidRPr="001F6849">
        <w:rPr>
          <w:highlight w:val="yellow"/>
        </w:rPr>
        <w:t xml:space="preserve">, v případě </w:t>
      </w:r>
      <w:proofErr w:type="spellStart"/>
      <w:r w:rsidRPr="001F6849">
        <w:rPr>
          <w:highlight w:val="yellow"/>
        </w:rPr>
        <w:t>virutální</w:t>
      </w:r>
      <w:proofErr w:type="spellEnd"/>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lastRenderedPageBreak/>
        <w:t xml:space="preserve">Dostupnost – Aplikace by měla být dostupná </w:t>
      </w:r>
      <w:proofErr w:type="gramStart"/>
      <w:r>
        <w:rPr>
          <w:highlight w:val="yellow"/>
        </w:rPr>
        <w:t>99%</w:t>
      </w:r>
      <w:proofErr w:type="gramEnd"/>
      <w:r>
        <w:rPr>
          <w:highlight w:val="yellow"/>
        </w:rPr>
        <w:t xml:space="preserve"> času. </w:t>
      </w:r>
    </w:p>
    <w:p w14:paraId="6522C234" w14:textId="4C2C3FBF" w:rsidR="008405EF" w:rsidRPr="001F6849" w:rsidRDefault="008405EF" w:rsidP="001F6849">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25155A6A" w14:textId="77777777" w:rsidR="001F6849" w:rsidRPr="001F6849" w:rsidRDefault="001F6849" w:rsidP="001F6849">
      <w:pPr>
        <w:pStyle w:val="Normlnprvnodsazen"/>
        <w:ind w:firstLine="0"/>
        <w:rPr>
          <w:highlight w:val="yellow"/>
        </w:rPr>
      </w:pPr>
    </w:p>
    <w:p w14:paraId="48115BFE" w14:textId="6721432A" w:rsidR="00462C08" w:rsidRPr="001F6849" w:rsidRDefault="00462C08" w:rsidP="00462C08">
      <w:pPr>
        <w:pStyle w:val="ListParagraph"/>
        <w:numPr>
          <w:ilvl w:val="0"/>
          <w:numId w:val="27"/>
        </w:numPr>
        <w:rPr>
          <w:highlight w:val="yellow"/>
          <w:lang w:eastAsia="cs-CZ"/>
        </w:rPr>
      </w:pPr>
      <w:r w:rsidRPr="001F6849">
        <w:rPr>
          <w:highlight w:val="yellow"/>
          <w:lang w:eastAsia="cs-CZ"/>
        </w:rPr>
        <w:t>Specifické dle konkrétní aplikace - …</w:t>
      </w:r>
    </w:p>
    <w:p w14:paraId="75A4D041" w14:textId="2AABF218" w:rsidR="00995284" w:rsidRPr="001F6849" w:rsidRDefault="00995284" w:rsidP="00995284">
      <w:pPr>
        <w:pStyle w:val="ListParagraph"/>
        <w:numPr>
          <w:ilvl w:val="0"/>
          <w:numId w:val="15"/>
        </w:numPr>
        <w:rPr>
          <w:highlight w:val="yellow"/>
          <w:lang w:eastAsia="cs-CZ"/>
        </w:rPr>
      </w:pPr>
      <w:r w:rsidRPr="001F6849">
        <w:rPr>
          <w:highlight w:val="yellow"/>
          <w:lang w:eastAsia="cs-CZ"/>
        </w:rPr>
        <w:t>Technologie by měla být volně přístupná (FOSS)</w:t>
      </w:r>
    </w:p>
    <w:p w14:paraId="21735AE9" w14:textId="1516AB73" w:rsidR="00995284" w:rsidRPr="001F6849" w:rsidRDefault="00995284" w:rsidP="00995284">
      <w:pPr>
        <w:pStyle w:val="ListParagraph"/>
        <w:numPr>
          <w:ilvl w:val="0"/>
          <w:numId w:val="15"/>
        </w:numPr>
        <w:rPr>
          <w:highlight w:val="yellow"/>
          <w:lang w:eastAsia="cs-CZ"/>
        </w:rPr>
      </w:pPr>
      <w:r w:rsidRPr="001F6849">
        <w:rPr>
          <w:highlight w:val="yellow"/>
          <w:lang w:eastAsia="cs-CZ"/>
        </w:rPr>
        <w:t xml:space="preserve">Složitost tvorby vizualizace by neměla být nad hranice </w:t>
      </w:r>
      <w:proofErr w:type="spellStart"/>
      <w:r w:rsidRPr="001F6849">
        <w:rPr>
          <w:highlight w:val="yellow"/>
          <w:lang w:eastAsia="cs-CZ"/>
        </w:rPr>
        <w:t>goinformatického</w:t>
      </w:r>
      <w:proofErr w:type="spellEnd"/>
      <w:r w:rsidRPr="001F6849">
        <w:rPr>
          <w:highlight w:val="yellow"/>
          <w:lang w:eastAsia="cs-CZ"/>
        </w:rPr>
        <w:t xml:space="preserve"> </w:t>
      </w:r>
      <w:r w:rsidR="00C05E88" w:rsidRPr="001F6849">
        <w:rPr>
          <w:highlight w:val="yellow"/>
          <w:lang w:eastAsia="cs-CZ"/>
        </w:rPr>
        <w:t>vzdělání.</w:t>
      </w:r>
      <w:r w:rsidRPr="001F6849">
        <w:rPr>
          <w:highlight w:val="yellow"/>
          <w:lang w:eastAsia="cs-CZ"/>
        </w:rPr>
        <w:t xml:space="preserve"> :/</w:t>
      </w:r>
    </w:p>
    <w:p w14:paraId="74EA5C07" w14:textId="60AB4D73" w:rsidR="00995284" w:rsidRPr="001F6849" w:rsidRDefault="00995284" w:rsidP="00995284">
      <w:pPr>
        <w:pStyle w:val="ListParagraph"/>
        <w:numPr>
          <w:ilvl w:val="0"/>
          <w:numId w:val="15"/>
        </w:numPr>
        <w:rPr>
          <w:highlight w:val="yellow"/>
          <w:lang w:eastAsia="cs-CZ"/>
        </w:rPr>
      </w:pPr>
      <w:r w:rsidRPr="001F6849">
        <w:rPr>
          <w:highlight w:val="yellow"/>
          <w:lang w:eastAsia="cs-CZ"/>
        </w:rPr>
        <w:t xml:space="preserve">Technologie by měla umožnit vizualizovat data v geoprostorovém </w:t>
      </w:r>
      <w:r w:rsidR="00C05E88" w:rsidRPr="001F6849">
        <w:rPr>
          <w:highlight w:val="yellow"/>
          <w:lang w:eastAsia="cs-CZ"/>
        </w:rPr>
        <w:t>kontextu,</w:t>
      </w:r>
      <w:r w:rsidRPr="001F6849">
        <w:rPr>
          <w:highlight w:val="yellow"/>
          <w:lang w:eastAsia="cs-CZ"/>
        </w:rPr>
        <w:t xml:space="preserve"> tj. ve správné geografické poloze (absolutní nebo relativní).</w:t>
      </w:r>
    </w:p>
    <w:p w14:paraId="417987AD" w14:textId="30E7F7EE" w:rsidR="00C05E88" w:rsidRPr="001F6849" w:rsidRDefault="00C05E88" w:rsidP="00995284">
      <w:pPr>
        <w:pStyle w:val="ListParagraph"/>
        <w:numPr>
          <w:ilvl w:val="0"/>
          <w:numId w:val="15"/>
        </w:numPr>
        <w:rPr>
          <w:highlight w:val="yellow"/>
          <w:lang w:eastAsia="cs-CZ"/>
        </w:rPr>
      </w:pPr>
      <w:r w:rsidRPr="001F6849">
        <w:rPr>
          <w:highlight w:val="yellow"/>
          <w:lang w:eastAsia="cs-CZ"/>
        </w:rPr>
        <w:t xml:space="preserve">Za účelem adekvátního zobrazení VR je zapotřebí velký objem dat. </w:t>
      </w:r>
    </w:p>
    <w:p w14:paraId="1C2EA84A" w14:textId="520942E5" w:rsidR="00C05E88" w:rsidRPr="001F6849" w:rsidRDefault="00C05E88" w:rsidP="00995284">
      <w:pPr>
        <w:pStyle w:val="ListParagraph"/>
        <w:numPr>
          <w:ilvl w:val="0"/>
          <w:numId w:val="15"/>
        </w:numPr>
        <w:rPr>
          <w:highlight w:val="yellow"/>
          <w:lang w:eastAsia="cs-CZ"/>
        </w:rPr>
      </w:pPr>
      <w:r w:rsidRPr="001F6849">
        <w:rPr>
          <w:highlight w:val="yellow"/>
          <w:lang w:eastAsia="cs-CZ"/>
        </w:rPr>
        <w:t xml:space="preserve">Technologie musí mít přístup </w:t>
      </w:r>
      <w:proofErr w:type="gramStart"/>
      <w:r w:rsidRPr="001F6849">
        <w:rPr>
          <w:highlight w:val="yellow"/>
          <w:lang w:eastAsia="cs-CZ"/>
        </w:rPr>
        <w:t>k</w:t>
      </w:r>
      <w:proofErr w:type="gramEnd"/>
      <w:r w:rsidRPr="001F6849">
        <w:rPr>
          <w:highlight w:val="yellow"/>
          <w:lang w:eastAsia="cs-CZ"/>
        </w:rPr>
        <w:t> grafické kartě zařízení</w:t>
      </w:r>
    </w:p>
    <w:p w14:paraId="76F38833" w14:textId="77777777" w:rsidR="00C05E88" w:rsidRPr="001F6849" w:rsidRDefault="00C05E88" w:rsidP="00995284">
      <w:pPr>
        <w:pStyle w:val="ListParagraph"/>
        <w:numPr>
          <w:ilvl w:val="0"/>
          <w:numId w:val="15"/>
        </w:numPr>
        <w:rPr>
          <w:lang w:eastAsia="cs-CZ"/>
        </w:rPr>
      </w:pPr>
    </w:p>
    <w:p w14:paraId="0E438401" w14:textId="2E721A99" w:rsidR="00A479E6" w:rsidRPr="001F6849" w:rsidRDefault="00A479E6" w:rsidP="00A479E6">
      <w:pPr>
        <w:rPr>
          <w:lang w:eastAsia="cs-CZ"/>
        </w:rPr>
      </w:pPr>
      <w:r w:rsidRPr="001F6849">
        <w:rPr>
          <w:b/>
          <w:bCs/>
          <w:lang w:eastAsia="cs-CZ"/>
        </w:rPr>
        <w:t xml:space="preserve">Data – </w:t>
      </w:r>
      <w:r w:rsidRPr="001F6849">
        <w:rPr>
          <w:lang w:eastAsia="cs-CZ"/>
        </w:rPr>
        <w:t xml:space="preserve">typy geografických </w:t>
      </w:r>
      <w:proofErr w:type="gramStart"/>
      <w:r w:rsidRPr="001F6849">
        <w:rPr>
          <w:lang w:eastAsia="cs-CZ"/>
        </w:rPr>
        <w:t>dat - geometrií</w:t>
      </w:r>
      <w:proofErr w:type="gramEnd"/>
    </w:p>
    <w:p w14:paraId="3870DDC1" w14:textId="7BCFD1AE" w:rsidR="00C6634E" w:rsidRPr="001F6849" w:rsidRDefault="00C6634E" w:rsidP="00C6634E">
      <w:pPr>
        <w:rPr>
          <w:lang w:eastAsia="cs-CZ"/>
        </w:rPr>
      </w:pP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w:t>
      </w:r>
      <w:proofErr w:type="spellStart"/>
      <w:r w:rsidRPr="001F6849">
        <w:t>Sherman</w:t>
      </w:r>
      <w:proofErr w:type="spellEnd"/>
      <w:r w:rsidRPr="001F6849">
        <w:t>,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559A7FE4" w:rsidR="00054069" w:rsidRPr="001F6849" w:rsidRDefault="00054069" w:rsidP="00054069">
      <w:pPr>
        <w:pStyle w:val="Normlnprvnodsazen"/>
        <w:ind w:firstLine="0"/>
      </w:pPr>
      <w:r w:rsidRPr="001F6849">
        <w:fldChar w:fldCharType="begin"/>
      </w:r>
      <w:r w:rsidR="009F7D92" w:rsidRPr="001F6849">
        <w:instrText xml:space="preserve"> ADDIN ZOTERO_ITEM CSL_CITATION {"citationID":"cYRPxs8U","properties":{"formattedCitation":"(Coltekin et al. 2020)","plainCitation":"(Coltekin et al. 2020)","noteIndex":0},"citationItems":[{"id":"83RcISFH/Cs1AkkMG","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2"/>
          <w:footerReference w:type="default" r:id="rId43"/>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BC59E7" w:rsidRDefault="00BC59E7" w:rsidP="00E53F39">
      <w:pPr>
        <w:pStyle w:val="CommentText"/>
        <w:jc w:val="left"/>
      </w:pPr>
      <w:r>
        <w:rPr>
          <w:rStyle w:val="CommentReference"/>
        </w:rPr>
        <w:annotationRef/>
      </w:r>
      <w:r>
        <w:rPr>
          <w:lang w:val="en-US"/>
        </w:rPr>
        <w:t>Vysv</w:t>
      </w:r>
      <w:r>
        <w:t>ětleno a odkázáno na hardware, myslím si že se to od toho vyvíjí?</w:t>
      </w:r>
    </w:p>
  </w:comment>
  <w:comment w:id="40" w:author="Jan Horák" w:date="2023-08-28T11:24:00Z" w:initials="JH">
    <w:p w14:paraId="71907F55" w14:textId="77777777" w:rsidR="009F7D92" w:rsidRDefault="009F7D92" w:rsidP="00DF7914">
      <w:pPr>
        <w:pStyle w:val="CommentText"/>
        <w:jc w:val="left"/>
      </w:pPr>
      <w:r>
        <w:rPr>
          <w:rStyle w:val="CommentReference"/>
        </w:rPr>
        <w:annotationRef/>
      </w:r>
      <w:r>
        <w:rPr>
          <w:lang w:val="en-US"/>
        </w:rPr>
        <w:t>#todo - sebrat od Kvardy</w:t>
      </w:r>
    </w:p>
  </w:comment>
  <w:comment w:id="56" w:author="Lukáš Herman" w:date="2023-02-06T11:34:00Z" w:initials="LH">
    <w:p w14:paraId="39992385" w14:textId="5048EF46" w:rsidR="001F1455" w:rsidRDefault="001F1455" w:rsidP="001F1455">
      <w:pPr>
        <w:pStyle w:val="CommentText"/>
        <w:jc w:val="left"/>
      </w:pPr>
      <w:r>
        <w:rPr>
          <w:rStyle w:val="CommentReference"/>
        </w:rPr>
        <w:annotationRef/>
      </w:r>
      <w:r>
        <w:t>Toto určitě jo - jsou to aktuální pojmy (buz wordy). Ten digital earth by mně dávalo smysl zařadit až do/za sekci 4.3</w:t>
      </w:r>
    </w:p>
  </w:comment>
  <w:comment w:id="65"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8"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92" w:author="Lukáš Herman" w:date="2023-02-06T11:41:00Z" w:initials="LH">
    <w:p w14:paraId="4DC9E076" w14:textId="77777777"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93" w:author="Lukáš Herman" w:date="2023-02-06T11:43:00Z" w:initials="LH">
    <w:p w14:paraId="2EC5CC8B" w14:textId="77777777"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4"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21"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22"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23"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25" w:author="Lukáš Herman" w:date="2023-02-10T18:47:00Z" w:initials="LH">
    <w:p w14:paraId="4E9A443E" w14:textId="0EF2F11E" w:rsidR="0045773E" w:rsidRDefault="0045773E">
      <w:pPr>
        <w:pStyle w:val="CommentText"/>
        <w:jc w:val="left"/>
      </w:pPr>
      <w:r>
        <w:rPr>
          <w:rStyle w:val="CommentReference"/>
        </w:rPr>
        <w:annotationRef/>
      </w:r>
      <w:r>
        <w:t xml:space="preserve">Trochu jsem to zobecnil, ale myslím si že je to pořád pochopitelné. </w:t>
      </w:r>
    </w:p>
    <w:p w14:paraId="3C290528" w14:textId="77777777" w:rsidR="0045773E" w:rsidRDefault="0045773E" w:rsidP="00A0299C">
      <w:pPr>
        <w:pStyle w:val="CommentText"/>
        <w:jc w:val="left"/>
      </w:pPr>
      <w:r>
        <w:t>Vím že složity není synonimum pro low-level, ale v podstatě to tak je….</w:t>
      </w:r>
    </w:p>
  </w:comment>
  <w:comment w:id="126" w:author="Jan Horák" w:date="2023-06-15T18:17:00Z" w:initials="JH">
    <w:p w14:paraId="0FC67B67" w14:textId="77777777" w:rsidR="009C30BB" w:rsidRDefault="009C30BB" w:rsidP="00806EAC">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0"/>
  <w15:commentEx w15:paraId="7420D82B" w15:paraIdParent="7BD7B583" w15:done="0"/>
  <w15:commentEx w15:paraId="71907F55" w15:paraIdParent="7BD7B583" w15:done="0"/>
  <w15:commentEx w15:paraId="39992385" w15:done="0"/>
  <w15:commentEx w15:paraId="721F5673" w15:done="0"/>
  <w15:commentEx w15:paraId="4C1A2B38" w15:done="0"/>
  <w15:commentEx w15:paraId="4DC9E076" w15:done="0"/>
  <w15:commentEx w15:paraId="2EC5CC8B" w15:done="0"/>
  <w15:commentEx w15:paraId="7EF97B5D" w15:paraIdParent="2EC5CC8B" w15:done="0"/>
  <w15:commentEx w15:paraId="08AC2491" w15:done="0"/>
  <w15:commentEx w15:paraId="0B6E7A42" w15:done="0"/>
  <w15:commentEx w15:paraId="0FA6E49C" w15:paraIdParent="0B6E7A42" w15:done="0"/>
  <w15:commentEx w15:paraId="3C290528" w15:done="0"/>
  <w15:commentEx w15:paraId="0FC67B67" w15:paraIdParent="3C290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8970274" w16cex:dateUtc="2023-08-28T09:24:00Z"/>
  <w16cex:commentExtensible w16cex:durableId="278B6434" w16cex:dateUtc="2023-02-06T10:34:00Z"/>
  <w16cex:commentExtensible w16cex:durableId="278B6468" w16cex:dateUtc="2023-02-06T10:35:00Z"/>
  <w16cex:commentExtensible w16cex:durableId="278B658B" w16cex:dateUtc="2023-02-06T10:39:00Z"/>
  <w16cex:commentExtensible w16cex:durableId="278B65ED" w16cex:dateUtc="2023-02-06T10:41: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Extensible w16cex:durableId="27910FD0" w16cex:dateUtc="2023-02-10T17:47:00Z"/>
  <w16cex:commentExtensible w16cex:durableId="2835D441"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71907F55" w16cid:durableId="28970274"/>
  <w16cid:commentId w16cid:paraId="39992385" w16cid:durableId="278B6434"/>
  <w16cid:commentId w16cid:paraId="721F5673" w16cid:durableId="278B6468"/>
  <w16cid:commentId w16cid:paraId="4C1A2B38" w16cid:durableId="278B658B"/>
  <w16cid:commentId w16cid:paraId="4DC9E076" w16cid:durableId="278B65ED"/>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Id w16cid:paraId="3C290528" w16cid:durableId="27910FD0"/>
  <w16cid:commentId w16cid:paraId="0FC67B67" w16cid:durableId="2835D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0555E" w14:textId="77777777" w:rsidR="00E06337" w:rsidRDefault="00E06337" w:rsidP="0057088F">
      <w:pPr>
        <w:spacing w:after="0" w:line="240" w:lineRule="auto"/>
      </w:pPr>
      <w:r>
        <w:separator/>
      </w:r>
    </w:p>
  </w:endnote>
  <w:endnote w:type="continuationSeparator" w:id="0">
    <w:p w14:paraId="60A4B01B" w14:textId="77777777" w:rsidR="00E06337" w:rsidRDefault="00E0633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C6994" w14:textId="77777777" w:rsidR="00E06337" w:rsidRDefault="00E06337" w:rsidP="0057088F">
      <w:pPr>
        <w:spacing w:after="0" w:line="240" w:lineRule="auto"/>
      </w:pPr>
      <w:r>
        <w:separator/>
      </w:r>
    </w:p>
  </w:footnote>
  <w:footnote w:type="continuationSeparator" w:id="0">
    <w:p w14:paraId="078C3AFB" w14:textId="77777777" w:rsidR="00E06337" w:rsidRDefault="00E06337"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3"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6"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9"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1"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0"/>
  </w:num>
  <w:num w:numId="3" w16cid:durableId="1170680267">
    <w:abstractNumId w:val="8"/>
  </w:num>
  <w:num w:numId="4" w16cid:durableId="1796368114">
    <w:abstractNumId w:val="12"/>
  </w:num>
  <w:num w:numId="5" w16cid:durableId="300885919">
    <w:abstractNumId w:val="18"/>
  </w:num>
  <w:num w:numId="6" w16cid:durableId="521938209">
    <w:abstractNumId w:val="26"/>
  </w:num>
  <w:num w:numId="7" w16cid:durableId="619992562">
    <w:abstractNumId w:val="13"/>
  </w:num>
  <w:num w:numId="8" w16cid:durableId="208229350">
    <w:abstractNumId w:val="5"/>
  </w:num>
  <w:num w:numId="9" w16cid:durableId="2076317703">
    <w:abstractNumId w:val="9"/>
  </w:num>
  <w:num w:numId="10" w16cid:durableId="802234337">
    <w:abstractNumId w:val="17"/>
  </w:num>
  <w:num w:numId="11" w16cid:durableId="385684583">
    <w:abstractNumId w:val="11"/>
  </w:num>
  <w:num w:numId="12" w16cid:durableId="65956355">
    <w:abstractNumId w:val="23"/>
  </w:num>
  <w:num w:numId="13" w16cid:durableId="354035738">
    <w:abstractNumId w:val="27"/>
  </w:num>
  <w:num w:numId="14" w16cid:durableId="395475347">
    <w:abstractNumId w:val="1"/>
  </w:num>
  <w:num w:numId="15" w16cid:durableId="1336884254">
    <w:abstractNumId w:val="16"/>
  </w:num>
  <w:num w:numId="16" w16cid:durableId="757364363">
    <w:abstractNumId w:val="21"/>
  </w:num>
  <w:num w:numId="17" w16cid:durableId="2033720445">
    <w:abstractNumId w:val="28"/>
  </w:num>
  <w:num w:numId="18" w16cid:durableId="837696955">
    <w:abstractNumId w:val="24"/>
  </w:num>
  <w:num w:numId="19" w16cid:durableId="414474922">
    <w:abstractNumId w:val="15"/>
  </w:num>
  <w:num w:numId="20" w16cid:durableId="2059282820">
    <w:abstractNumId w:val="6"/>
  </w:num>
  <w:num w:numId="21" w16cid:durableId="1490631062">
    <w:abstractNumId w:val="14"/>
  </w:num>
  <w:num w:numId="22" w16cid:durableId="1901403376">
    <w:abstractNumId w:val="2"/>
  </w:num>
  <w:num w:numId="23" w16cid:durableId="901527545">
    <w:abstractNumId w:val="22"/>
  </w:num>
  <w:num w:numId="24" w16cid:durableId="13649980">
    <w:abstractNumId w:val="4"/>
  </w:num>
  <w:num w:numId="25" w16cid:durableId="1364744581">
    <w:abstractNumId w:val="7"/>
  </w:num>
  <w:num w:numId="26" w16cid:durableId="1671255231">
    <w:abstractNumId w:val="20"/>
  </w:num>
  <w:num w:numId="27" w16cid:durableId="1198667109">
    <w:abstractNumId w:val="25"/>
  </w:num>
  <w:num w:numId="28" w16cid:durableId="619802950">
    <w:abstractNumId w:val="3"/>
  </w:num>
  <w:num w:numId="29" w16cid:durableId="367877274">
    <w:abstractNumId w:val="19"/>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6E09"/>
    <w:rsid w:val="005D78A7"/>
    <w:rsid w:val="005D7B36"/>
    <w:rsid w:val="005D7CF3"/>
    <w:rsid w:val="005E0157"/>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hyperlink" Target="https://modelviewer.dev/" TargetMode="External"/><Relationship Id="rId21" Type="http://schemas.openxmlformats.org/officeDocument/2006/relationships/image" Target="media/image6.svg"/><Relationship Id="rId34" Type="http://schemas.openxmlformats.org/officeDocument/2006/relationships/image" Target="media/image19.sv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bBJ9sxc?hub_invite_id=Lr9efka" TargetMode="External"/><Relationship Id="rId40" Type="http://schemas.openxmlformats.org/officeDocument/2006/relationships/hyperlink" Target="https://p5xr.org"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yperlink" Target="https://foam-jumpy-dianella.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pepper-puzzled-quince.glitch.me/"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hubs.mozilla.com/jkemrr4"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45</Pages>
  <Words>40383</Words>
  <Characters>230184</Characters>
  <Application>Microsoft Office Word</Application>
  <DocSecurity>0</DocSecurity>
  <Lines>1918</Lines>
  <Paragraphs>54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7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cp:revision>
  <cp:lastPrinted>2021-05-23T17:03:00Z</cp:lastPrinted>
  <dcterms:created xsi:type="dcterms:W3CDTF">2023-08-27T13:40:00Z</dcterms:created>
  <dcterms:modified xsi:type="dcterms:W3CDTF">2023-08-2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3RcISFH"/&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